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26C8D2" w14:textId="69F058C6" w:rsidR="005C2C8C" w:rsidRPr="00341C78" w:rsidRDefault="00DA3E34" w:rsidP="00341C78">
      <w:pPr>
        <w:pStyle w:val="NoSpacing"/>
        <w:rPr>
          <w:b/>
          <w:bCs/>
        </w:rPr>
      </w:pPr>
      <w:r>
        <w:rPr>
          <w:noProof/>
        </w:rPr>
        <w:drawing>
          <wp:anchor distT="0" distB="0" distL="114300" distR="114300" simplePos="0" relativeHeight="251676672" behindDoc="0" locked="0" layoutInCell="1" allowOverlap="1" wp14:anchorId="7F939EDB" wp14:editId="114CCF61">
            <wp:simplePos x="0" y="0"/>
            <wp:positionH relativeFrom="column">
              <wp:posOffset>4213860</wp:posOffset>
            </wp:positionH>
            <wp:positionV relativeFrom="paragraph">
              <wp:posOffset>5959475</wp:posOffset>
            </wp:positionV>
            <wp:extent cx="2009775" cy="1997710"/>
            <wp:effectExtent l="0" t="0" r="0"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009775" cy="199771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5648" behindDoc="1" locked="0" layoutInCell="1" allowOverlap="1" wp14:anchorId="757D5A62" wp14:editId="272F4B1A">
            <wp:simplePos x="0" y="0"/>
            <wp:positionH relativeFrom="margin">
              <wp:posOffset>1798320</wp:posOffset>
            </wp:positionH>
            <wp:positionV relativeFrom="paragraph">
              <wp:posOffset>5902325</wp:posOffset>
            </wp:positionV>
            <wp:extent cx="2085975" cy="1962150"/>
            <wp:effectExtent l="152400" t="152400" r="371475" b="361950"/>
            <wp:wrapSquare wrapText="bothSides"/>
            <wp:docPr id="32" name="Picture 3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85975" cy="1962150"/>
                    </a:xfrm>
                    <a:prstGeom prst="rect">
                      <a:avLst/>
                    </a:prstGeom>
                    <a:ln>
                      <a:noFill/>
                    </a:ln>
                    <a:effectLst>
                      <a:outerShdw blurRad="292100" dist="139700" dir="2700000" algn="tl" rotWithShape="0">
                        <a:srgbClr val="333333">
                          <a:alpha val="65000"/>
                        </a:srgbClr>
                      </a:outerShdw>
                    </a:effectLst>
                  </pic:spPr>
                </pic:pic>
              </a:graphicData>
            </a:graphic>
            <wp14:sizeRelH relativeFrom="margin">
              <wp14:pctWidth>0</wp14:pctWidth>
            </wp14:sizeRelH>
            <wp14:sizeRelV relativeFrom="margin">
              <wp14:pctHeight>0</wp14:pctHeight>
            </wp14:sizeRelV>
          </wp:anchor>
        </w:drawing>
      </w:r>
      <w:r w:rsidR="002471CF">
        <w:rPr>
          <w:noProof/>
        </w:rPr>
        <mc:AlternateContent>
          <mc:Choice Requires="wps">
            <w:drawing>
              <wp:anchor distT="0" distB="0" distL="114300" distR="114300" simplePos="0" relativeHeight="251669504" behindDoc="0" locked="0" layoutInCell="1" allowOverlap="1" wp14:anchorId="716A139D" wp14:editId="6BDD0F5D">
                <wp:simplePos x="0" y="0"/>
                <wp:positionH relativeFrom="margin">
                  <wp:posOffset>3265170</wp:posOffset>
                </wp:positionH>
                <wp:positionV relativeFrom="page">
                  <wp:posOffset>3806825</wp:posOffset>
                </wp:positionV>
                <wp:extent cx="2903220" cy="365760"/>
                <wp:effectExtent l="0" t="0" r="11430" b="5080"/>
                <wp:wrapNone/>
                <wp:docPr id="45" name="Text Box 45"/>
                <wp:cNvGraphicFramePr/>
                <a:graphic xmlns:a="http://schemas.openxmlformats.org/drawingml/2006/main">
                  <a:graphicData uri="http://schemas.microsoft.com/office/word/2010/wordprocessingShape">
                    <wps:wsp>
                      <wps:cNvSpPr txBox="1"/>
                      <wps:spPr>
                        <a:xfrm>
                          <a:off x="0" y="0"/>
                          <a:ext cx="29032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6B36299" w14:textId="22468633" w:rsidR="00106FFC" w:rsidRDefault="00106FFC" w:rsidP="002471CF">
                            <w:pPr>
                              <w:pStyle w:val="NoSpacing"/>
                              <w:rPr>
                                <w:color w:val="4472C4" w:themeColor="accent1"/>
                                <w:sz w:val="26"/>
                                <w:szCs w:val="26"/>
                              </w:rPr>
                            </w:pPr>
                            <w:r>
                              <w:rPr>
                                <w:color w:val="4472C4" w:themeColor="accent1"/>
                                <w:sz w:val="26"/>
                                <w:szCs w:val="26"/>
                              </w:rPr>
                              <w:t>Dr. Muhammad Aslam</w:t>
                            </w:r>
                          </w:p>
                          <w:p w14:paraId="7ADA34E9" w14:textId="72A5FB35" w:rsidR="00106FFC" w:rsidRDefault="00106FFC" w:rsidP="002471CF">
                            <w:pPr>
                              <w:pStyle w:val="NoSpacing"/>
                              <w:rPr>
                                <w:color w:val="595959" w:themeColor="text1" w:themeTint="A6"/>
                              </w:rPr>
                            </w:pPr>
                            <w:r w:rsidRPr="002471CF">
                              <w:rPr>
                                <w:caps/>
                                <w:color w:val="595959" w:themeColor="text1" w:themeTint="A6"/>
                              </w:rPr>
                              <w:t>maslam@uet.edu.pk</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716A139D" id="_x0000_t202" coordsize="21600,21600" o:spt="202" path="m,l,21600r21600,l21600,xe">
                <v:stroke joinstyle="miter"/>
                <v:path gradientshapeok="t" o:connecttype="rect"/>
              </v:shapetype>
              <v:shape id="Text Box 45" o:spid="_x0000_s1026" type="#_x0000_t202" style="position:absolute;margin-left:257.1pt;margin-top:299.75pt;width:228.6pt;height:28.8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" filled="f" stroked="f" strokeweight=".5pt">
                <v:textbox style="mso-fit-shape-to-text:t" inset="0,0,0,0">
                  <w:txbxContent>
                    <w:p w14:paraId="16B36299" w14:textId="22468633" w:rsidR="00106FFC" w:rsidRDefault="00106FFC" w:rsidP="002471CF">
                      <w:pPr>
                        <w:pStyle w:val="NoSpacing"/>
                        <w:rPr>
                          <w:color w:val="4472C4" w:themeColor="accent1"/>
                          <w:sz w:val="26"/>
                          <w:szCs w:val="26"/>
                        </w:rPr>
                      </w:pPr>
                      <w:r>
                        <w:rPr>
                          <w:color w:val="4472C4" w:themeColor="accent1"/>
                          <w:sz w:val="26"/>
                          <w:szCs w:val="26"/>
                        </w:rPr>
                        <w:t>Dr. Muhammad Aslam</w:t>
                      </w:r>
                    </w:p>
                    <w:p w14:paraId="7ADA34E9" w14:textId="72A5FB35" w:rsidR="00106FFC" w:rsidRDefault="00106FFC" w:rsidP="002471CF">
                      <w:pPr>
                        <w:pStyle w:val="NoSpacing"/>
                        <w:rPr>
                          <w:color w:val="595959" w:themeColor="text1" w:themeTint="A6"/>
                        </w:rPr>
                      </w:pPr>
                      <w:r w:rsidRPr="002471CF">
                        <w:rPr>
                          <w:caps/>
                          <w:color w:val="595959" w:themeColor="text1" w:themeTint="A6"/>
                        </w:rPr>
                        <w:t>maslam@uet.edu.pk</w:t>
                      </w:r>
                    </w:p>
                  </w:txbxContent>
                </v:textbox>
                <w10:wrap anchorx="margin" anchory="page"/>
              </v:shape>
            </w:pict>
          </mc:Fallback>
        </mc:AlternateContent>
      </w:r>
      <w:r w:rsidR="002471CF">
        <w:rPr>
          <w:noProof/>
        </w:rPr>
        <mc:AlternateContent>
          <mc:Choice Requires="wps">
            <w:drawing>
              <wp:anchor distT="0" distB="0" distL="114300" distR="114300" simplePos="0" relativeHeight="251673600" behindDoc="0" locked="0" layoutInCell="1" allowOverlap="1" wp14:anchorId="6F1C9B4C" wp14:editId="64342F4F">
                <wp:simplePos x="0" y="0"/>
                <wp:positionH relativeFrom="margin">
                  <wp:posOffset>1884680</wp:posOffset>
                </wp:positionH>
                <wp:positionV relativeFrom="page">
                  <wp:posOffset>4796155</wp:posOffset>
                </wp:positionV>
                <wp:extent cx="1028700" cy="365760"/>
                <wp:effectExtent l="0" t="0" r="0" b="0"/>
                <wp:wrapNone/>
                <wp:docPr id="48" name="Text Box 48"/>
                <wp:cNvGraphicFramePr/>
                <a:graphic xmlns:a="http://schemas.openxmlformats.org/drawingml/2006/main">
                  <a:graphicData uri="http://schemas.microsoft.com/office/word/2010/wordprocessingShape">
                    <wps:wsp>
                      <wps:cNvSpPr txBox="1"/>
                      <wps:spPr>
                        <a:xfrm>
                          <a:off x="0" y="0"/>
                          <a:ext cx="10287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C6CED18" w14:textId="1AF530F1" w:rsidR="00106FFC" w:rsidRDefault="00106FFC" w:rsidP="005753EF">
                            <w:pPr>
                              <w:pStyle w:val="Quote"/>
                              <w:rPr>
                                <w:color w:val="595959" w:themeColor="text1" w:themeTint="A6"/>
                                <w:sz w:val="20"/>
                                <w:szCs w:val="20"/>
                              </w:rPr>
                            </w:pPr>
                            <w:r w:rsidRPr="005753EF">
                              <w:rPr>
                                <w:highlight w:val="lightGray"/>
                              </w:rPr>
                              <w:t>Submitted B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F1C9B4C" id="Text Box 48" o:spid="_x0000_s1027" type="#_x0000_t202" style="position:absolute;margin-left:148.4pt;margin-top:377.65pt;width:81pt;height:28.8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" filled="f" stroked="f" strokeweight=".5pt">
                <v:textbox style="mso-fit-shape-to-text:t" inset="0,0,0,0">
                  <w:txbxContent>
                    <w:p w14:paraId="1C6CED18" w14:textId="1AF530F1" w:rsidR="00106FFC" w:rsidRDefault="00106FFC" w:rsidP="005753EF">
                      <w:pPr>
                        <w:pStyle w:val="Quote"/>
                        <w:rPr>
                          <w:color w:val="595959" w:themeColor="text1" w:themeTint="A6"/>
                          <w:sz w:val="20"/>
                          <w:szCs w:val="20"/>
                        </w:rPr>
                      </w:pPr>
                      <w:r w:rsidRPr="005753EF">
                        <w:rPr>
                          <w:highlight w:val="lightGray"/>
                        </w:rPr>
                        <w:t>Submitted By</w:t>
                      </w:r>
                    </w:p>
                  </w:txbxContent>
                </v:textbox>
                <w10:wrap anchorx="margin" anchory="page"/>
              </v:shape>
            </w:pict>
          </mc:Fallback>
        </mc:AlternateContent>
      </w:r>
      <w:r w:rsidR="002471CF">
        <w:rPr>
          <w:noProof/>
        </w:rPr>
        <mc:AlternateContent>
          <mc:Choice Requires="wps">
            <w:drawing>
              <wp:anchor distT="0" distB="0" distL="114300" distR="114300" simplePos="0" relativeHeight="251665408" behindDoc="0" locked="0" layoutInCell="1" allowOverlap="1" wp14:anchorId="365F2822" wp14:editId="0198F679">
                <wp:simplePos x="0" y="0"/>
                <wp:positionH relativeFrom="margin">
                  <wp:posOffset>3233420</wp:posOffset>
                </wp:positionH>
                <wp:positionV relativeFrom="page">
                  <wp:posOffset>4774565</wp:posOffset>
                </wp:positionV>
                <wp:extent cx="2232660" cy="365760"/>
                <wp:effectExtent l="0" t="0" r="15240" b="5080"/>
                <wp:wrapNone/>
                <wp:docPr id="42" name="Text Box 42"/>
                <wp:cNvGraphicFramePr/>
                <a:graphic xmlns:a="http://schemas.openxmlformats.org/drawingml/2006/main">
                  <a:graphicData uri="http://schemas.microsoft.com/office/word/2010/wordprocessingShape">
                    <wps:wsp>
                      <wps:cNvSpPr txBox="1"/>
                      <wps:spPr>
                        <a:xfrm>
                          <a:off x="0" y="0"/>
                          <a:ext cx="223266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D261C9" w14:textId="06E9004E" w:rsidR="00106FFC" w:rsidRDefault="00106FFC">
                            <w:pPr>
                              <w:pStyle w:val="NoSpacing"/>
                              <w:rPr>
                                <w:color w:val="4472C4" w:themeColor="accent1"/>
                                <w:sz w:val="26"/>
                                <w:szCs w:val="26"/>
                              </w:rPr>
                            </w:pPr>
                            <w:r>
                              <w:rPr>
                                <w:color w:val="4472C4" w:themeColor="accent1"/>
                                <w:sz w:val="26"/>
                                <w:szCs w:val="26"/>
                              </w:rPr>
                              <w:t>Hamza Farooq</w:t>
                            </w:r>
                          </w:p>
                          <w:p w14:paraId="4BFE3B41" w14:textId="629423A2" w:rsidR="00106FFC" w:rsidRDefault="00B3428C">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106FFC">
                                  <w:rPr>
                                    <w:caps/>
                                    <w:color w:val="595959" w:themeColor="text1" w:themeTint="A6"/>
                                  </w:rPr>
                                  <w:t>2020</w:t>
                                </w:r>
                              </w:sdtContent>
                            </w:sdt>
                            <w:r w:rsidR="00106FFC">
                              <w:rPr>
                                <w:caps/>
                                <w:color w:val="595959" w:themeColor="text1" w:themeTint="A6"/>
                              </w:rPr>
                              <w:t>mscs513@student.uet.edu.pk</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65F2822" id="Text Box 42" o:spid="_x0000_s1028" type="#_x0000_t202" style="position:absolute;margin-left:254.6pt;margin-top:375.95pt;width:175.8pt;height:28.8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" filled="f" stroked="f" strokeweight=".5pt">
                <v:textbox style="mso-fit-shape-to-text:t" inset="0,0,0,0">
                  <w:txbxContent>
                    <w:p w14:paraId="32D261C9" w14:textId="06E9004E" w:rsidR="00106FFC" w:rsidRDefault="00106FFC">
                      <w:pPr>
                        <w:pStyle w:val="NoSpacing"/>
                        <w:rPr>
                          <w:color w:val="4472C4" w:themeColor="accent1"/>
                          <w:sz w:val="26"/>
                          <w:szCs w:val="26"/>
                        </w:rPr>
                      </w:pPr>
                      <w:r>
                        <w:rPr>
                          <w:color w:val="4472C4" w:themeColor="accent1"/>
                          <w:sz w:val="26"/>
                          <w:szCs w:val="26"/>
                        </w:rPr>
                        <w:t>Hamza Farooq</w:t>
                      </w:r>
                    </w:p>
                    <w:p w14:paraId="4BFE3B41" w14:textId="629423A2" w:rsidR="00106FFC" w:rsidRDefault="00A971E1">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106FFC">
                            <w:rPr>
                              <w:caps/>
                              <w:color w:val="595959" w:themeColor="text1" w:themeTint="A6"/>
                            </w:rPr>
                            <w:t>2020</w:t>
                          </w:r>
                        </w:sdtContent>
                      </w:sdt>
                      <w:r w:rsidR="00106FFC">
                        <w:rPr>
                          <w:caps/>
                          <w:color w:val="595959" w:themeColor="text1" w:themeTint="A6"/>
                        </w:rPr>
                        <w:t>mscs513@student.uet.edu.pk</w:t>
                      </w:r>
                    </w:p>
                  </w:txbxContent>
                </v:textbox>
                <w10:wrap anchorx="margin" anchory="page"/>
              </v:shape>
            </w:pict>
          </mc:Fallback>
        </mc:AlternateContent>
      </w:r>
      <w:r w:rsidR="002471CF">
        <w:rPr>
          <w:noProof/>
        </w:rPr>
        <mc:AlternateContent>
          <mc:Choice Requires="wps">
            <w:drawing>
              <wp:anchor distT="0" distB="0" distL="114300" distR="114300" simplePos="0" relativeHeight="251667456" behindDoc="0" locked="0" layoutInCell="1" allowOverlap="1" wp14:anchorId="2F0107F9" wp14:editId="2DD30DB6">
                <wp:simplePos x="0" y="0"/>
                <wp:positionH relativeFrom="margin">
                  <wp:posOffset>3225871</wp:posOffset>
                </wp:positionH>
                <wp:positionV relativeFrom="page">
                  <wp:posOffset>5323205</wp:posOffset>
                </wp:positionV>
                <wp:extent cx="2095500" cy="365760"/>
                <wp:effectExtent l="0" t="0" r="0" b="5080"/>
                <wp:wrapNone/>
                <wp:docPr id="44" name="Text Box 44"/>
                <wp:cNvGraphicFramePr/>
                <a:graphic xmlns:a="http://schemas.openxmlformats.org/drawingml/2006/main">
                  <a:graphicData uri="http://schemas.microsoft.com/office/word/2010/wordprocessingShape">
                    <wps:wsp>
                      <wps:cNvSpPr txBox="1"/>
                      <wps:spPr>
                        <a:xfrm>
                          <a:off x="0" y="0"/>
                          <a:ext cx="20955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51CFABA" w14:textId="126449EB" w:rsidR="00106FFC" w:rsidRDefault="00106FFC" w:rsidP="00110B5A">
                            <w:pPr>
                              <w:pStyle w:val="NoSpacing"/>
                              <w:rPr>
                                <w:color w:val="4472C4" w:themeColor="accent1"/>
                                <w:sz w:val="26"/>
                                <w:szCs w:val="26"/>
                              </w:rPr>
                            </w:pPr>
                            <w:r>
                              <w:rPr>
                                <w:color w:val="4472C4" w:themeColor="accent1"/>
                                <w:sz w:val="26"/>
                                <w:szCs w:val="26"/>
                              </w:rPr>
                              <w:t>Komal Shehzadi</w:t>
                            </w:r>
                          </w:p>
                          <w:p w14:paraId="13CB6C18" w14:textId="7645B866" w:rsidR="00106FFC" w:rsidRDefault="00B3428C" w:rsidP="00110B5A">
                            <w:pPr>
                              <w:pStyle w:val="NoSpacing"/>
                              <w:rPr>
                                <w:color w:val="595959" w:themeColor="text1" w:themeTint="A6"/>
                              </w:rPr>
                            </w:pPr>
                            <w:sdt>
                              <w:sdtPr>
                                <w:rPr>
                                  <w:caps/>
                                  <w:color w:val="595959" w:themeColor="text1" w:themeTint="A6"/>
                                </w:rPr>
                                <w:alias w:val="Company"/>
                                <w:tag w:val=""/>
                                <w:id w:val="2092734828"/>
                                <w:dataBinding w:prefixMappings="xmlns:ns0='http://schemas.openxmlformats.org/officeDocument/2006/extended-properties' " w:xpath="/ns0:Properties[1]/ns0:Company[1]" w:storeItemID="{6668398D-A668-4E3E-A5EB-62B293D839F1}"/>
                                <w:text/>
                              </w:sdtPr>
                              <w:sdtEndPr/>
                              <w:sdtContent>
                                <w:r w:rsidR="00106FFC">
                                  <w:rPr>
                                    <w:caps/>
                                    <w:color w:val="595959" w:themeColor="text1" w:themeTint="A6"/>
                                  </w:rPr>
                                  <w:t>2020</w:t>
                                </w:r>
                              </w:sdtContent>
                            </w:sdt>
                            <w:r w:rsidR="00106FFC">
                              <w:rPr>
                                <w:caps/>
                                <w:color w:val="595959" w:themeColor="text1" w:themeTint="A6"/>
                              </w:rPr>
                              <w:t>MSCS590@student.uet.edu.pk</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0107F9" id="Text Box 44" o:spid="_x0000_s1029" type="#_x0000_t202" style="position:absolute;margin-left:254pt;margin-top:419.15pt;width:165pt;height:28.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" filled="f" stroked="f" strokeweight=".5pt">
                <v:textbox style="mso-fit-shape-to-text:t" inset="0,0,0,0">
                  <w:txbxContent>
                    <w:p w14:paraId="151CFABA" w14:textId="126449EB" w:rsidR="00106FFC" w:rsidRDefault="00106FFC" w:rsidP="00110B5A">
                      <w:pPr>
                        <w:pStyle w:val="NoSpacing"/>
                        <w:rPr>
                          <w:color w:val="4472C4" w:themeColor="accent1"/>
                          <w:sz w:val="26"/>
                          <w:szCs w:val="26"/>
                        </w:rPr>
                      </w:pPr>
                      <w:r>
                        <w:rPr>
                          <w:color w:val="4472C4" w:themeColor="accent1"/>
                          <w:sz w:val="26"/>
                          <w:szCs w:val="26"/>
                        </w:rPr>
                        <w:t>Komal Shehzadi</w:t>
                      </w:r>
                    </w:p>
                    <w:p w14:paraId="13CB6C18" w14:textId="7645B866" w:rsidR="00106FFC" w:rsidRDefault="00A971E1" w:rsidP="00110B5A">
                      <w:pPr>
                        <w:pStyle w:val="NoSpacing"/>
                        <w:rPr>
                          <w:color w:val="595959" w:themeColor="text1" w:themeTint="A6"/>
                        </w:rPr>
                      </w:pPr>
                      <w:sdt>
                        <w:sdtPr>
                          <w:rPr>
                            <w:caps/>
                            <w:color w:val="595959" w:themeColor="text1" w:themeTint="A6"/>
                          </w:rPr>
                          <w:alias w:val="Company"/>
                          <w:tag w:val=""/>
                          <w:id w:val="2092734828"/>
                          <w:dataBinding w:prefixMappings="xmlns:ns0='http://schemas.openxmlformats.org/officeDocument/2006/extended-properties' " w:xpath="/ns0:Properties[1]/ns0:Company[1]" w:storeItemID="{6668398D-A668-4E3E-A5EB-62B293D839F1}"/>
                          <w:text/>
                        </w:sdtPr>
                        <w:sdtEndPr/>
                        <w:sdtContent>
                          <w:r w:rsidR="00106FFC">
                            <w:rPr>
                              <w:caps/>
                              <w:color w:val="595959" w:themeColor="text1" w:themeTint="A6"/>
                            </w:rPr>
                            <w:t>2020</w:t>
                          </w:r>
                        </w:sdtContent>
                      </w:sdt>
                      <w:r w:rsidR="00106FFC">
                        <w:rPr>
                          <w:caps/>
                          <w:color w:val="595959" w:themeColor="text1" w:themeTint="A6"/>
                        </w:rPr>
                        <w:t>MSCS590@student.uet.edu.pk</w:t>
                      </w:r>
                    </w:p>
                  </w:txbxContent>
                </v:textbox>
                <w10:wrap anchorx="margin" anchory="page"/>
              </v:shape>
            </w:pict>
          </mc:Fallback>
        </mc:AlternateContent>
      </w:r>
      <w:r w:rsidR="002471CF">
        <w:rPr>
          <w:noProof/>
        </w:rPr>
        <mc:AlternateContent>
          <mc:Choice Requires="wps">
            <w:drawing>
              <wp:anchor distT="0" distB="0" distL="114300" distR="114300" simplePos="0" relativeHeight="251671552" behindDoc="0" locked="0" layoutInCell="1" allowOverlap="1" wp14:anchorId="157B045C" wp14:editId="6AAA92B0">
                <wp:simplePos x="0" y="0"/>
                <wp:positionH relativeFrom="margin">
                  <wp:posOffset>1912620</wp:posOffset>
                </wp:positionH>
                <wp:positionV relativeFrom="page">
                  <wp:posOffset>3898265</wp:posOffset>
                </wp:positionV>
                <wp:extent cx="1028700" cy="365760"/>
                <wp:effectExtent l="0" t="0" r="0" b="0"/>
                <wp:wrapNone/>
                <wp:docPr id="46" name="Text Box 46"/>
                <wp:cNvGraphicFramePr/>
                <a:graphic xmlns:a="http://schemas.openxmlformats.org/drawingml/2006/main">
                  <a:graphicData uri="http://schemas.microsoft.com/office/word/2010/wordprocessingShape">
                    <wps:wsp>
                      <wps:cNvSpPr txBox="1"/>
                      <wps:spPr>
                        <a:xfrm>
                          <a:off x="0" y="0"/>
                          <a:ext cx="10287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9F86F5" w14:textId="287B90DD" w:rsidR="00106FFC" w:rsidRDefault="00106FFC" w:rsidP="005753EF">
                            <w:pPr>
                              <w:pStyle w:val="Quote"/>
                              <w:rPr>
                                <w:color w:val="595959" w:themeColor="text1" w:themeTint="A6"/>
                              </w:rPr>
                            </w:pPr>
                            <w:r w:rsidRPr="005753EF">
                              <w:rPr>
                                <w:highlight w:val="lightGray"/>
                              </w:rPr>
                              <w:t>Submitted to</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57B045C" id="Text Box 46" o:spid="_x0000_s1030" type="#_x0000_t202" style="position:absolute;margin-left:150.6pt;margin-top:306.95pt;width:81pt;height:28.8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" filled="f" stroked="f" strokeweight=".5pt">
                <v:textbox style="mso-fit-shape-to-text:t" inset="0,0,0,0">
                  <w:txbxContent>
                    <w:p w14:paraId="7A9F86F5" w14:textId="287B90DD" w:rsidR="00106FFC" w:rsidRDefault="00106FFC" w:rsidP="005753EF">
                      <w:pPr>
                        <w:pStyle w:val="Quote"/>
                        <w:rPr>
                          <w:color w:val="595959" w:themeColor="text1" w:themeTint="A6"/>
                        </w:rPr>
                      </w:pPr>
                      <w:r w:rsidRPr="005753EF">
                        <w:rPr>
                          <w:highlight w:val="lightGray"/>
                        </w:rPr>
                        <w:t>Submitted to</w:t>
                      </w:r>
                    </w:p>
                  </w:txbxContent>
                </v:textbox>
                <w10:wrap anchorx="margin" anchory="page"/>
              </v:shape>
            </w:pict>
          </mc:Fallback>
        </mc:AlternateContent>
      </w:r>
      <w:sdt>
        <w:sdtPr>
          <w:id w:val="1377666698"/>
          <w:docPartObj>
            <w:docPartGallery w:val="Cover Pages"/>
            <w:docPartUnique/>
          </w:docPartObj>
        </w:sdtPr>
        <w:sdtEndPr>
          <w:rPr>
            <w:caps/>
            <w:color w:val="191919" w:themeColor="text1" w:themeTint="E6"/>
            <w:sz w:val="72"/>
            <w:szCs w:val="72"/>
          </w:rPr>
        </w:sdtEndPr>
        <w:sdtContent>
          <w:r w:rsidR="00110B5A">
            <w:rPr>
              <w:noProof/>
            </w:rPr>
            <mc:AlternateContent>
              <mc:Choice Requires="wpg">
                <w:drawing>
                  <wp:anchor distT="0" distB="0" distL="114300" distR="114300" simplePos="0" relativeHeight="251663360" behindDoc="1" locked="0" layoutInCell="1" allowOverlap="1" wp14:anchorId="0FD7660F" wp14:editId="5572F649">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11" name="Group 11"/>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12" name="Rectangle 12"/>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1-04-24T00:00:00Z">
                                      <w:dateFormat w:val="M/d/yyyy"/>
                                      <w:lid w:val="en-US"/>
                                      <w:storeMappedDataAs w:val="dateTime"/>
                                      <w:calendar w:val="gregorian"/>
                                    </w:date>
                                  </w:sdtPr>
                                  <w:sdtEndPr/>
                                  <w:sdtContent>
                                    <w:p w14:paraId="14C05D92" w14:textId="040571E6" w:rsidR="00106FFC" w:rsidRDefault="00106FFC">
                                      <w:pPr>
                                        <w:pStyle w:val="NoSpacing"/>
                                        <w:jc w:val="right"/>
                                        <w:rPr>
                                          <w:color w:val="FFFFFF" w:themeColor="background1"/>
                                          <w:sz w:val="28"/>
                                          <w:szCs w:val="28"/>
                                        </w:rPr>
                                      </w:pPr>
                                      <w:r>
                                        <w:rPr>
                                          <w:color w:val="FFFFFF" w:themeColor="background1"/>
                                          <w:sz w:val="28"/>
                                          <w:szCs w:val="28"/>
                                        </w:rPr>
                                        <w:t>4/24/2021</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14" name="Group 14"/>
                            <wpg:cNvGrpSpPr/>
                            <wpg:grpSpPr>
                              <a:xfrm>
                                <a:off x="76200" y="4210050"/>
                                <a:ext cx="2057400" cy="4910328"/>
                                <a:chOff x="80645" y="4211812"/>
                                <a:chExt cx="1306273" cy="3121026"/>
                              </a:xfrm>
                            </wpg:grpSpPr>
                            <wpg:grpSp>
                              <wpg:cNvPr id="15" name="Group 15"/>
                              <wpg:cNvGrpSpPr>
                                <a:grpSpLocks noChangeAspect="1"/>
                              </wpg:cNvGrpSpPr>
                              <wpg:grpSpPr>
                                <a:xfrm>
                                  <a:off x="141062" y="4211812"/>
                                  <a:ext cx="1047750" cy="3121026"/>
                                  <a:chOff x="141062" y="4211812"/>
                                  <a:chExt cx="1047750" cy="3121026"/>
                                </a:xfrm>
                              </wpg:grpSpPr>
                              <wps:wsp>
                                <wps:cNvPr id="16"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8" name="Group 28"/>
                              <wpg:cNvGrpSpPr>
                                <a:grpSpLocks noChangeAspect="1"/>
                              </wpg:cNvGrpSpPr>
                              <wpg:grpSpPr>
                                <a:xfrm>
                                  <a:off x="80645" y="4826972"/>
                                  <a:ext cx="1306273" cy="2505863"/>
                                  <a:chOff x="80645" y="4649964"/>
                                  <a:chExt cx="874712" cy="1677988"/>
                                </a:xfrm>
                              </wpg:grpSpPr>
                              <wps:wsp>
                                <wps:cNvPr id="29"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4"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5"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6"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7"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8"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9"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0"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1"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0FD7660F" id="Group 11" o:spid="_x0000_s1031" style="position:absolute;margin-left:0;margin-top:0;width:172.8pt;height:718.55pt;z-index:-251653120;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">
                    <v:rect id="Rectangle 12" o:spid="_x0000_s1032"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3"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" adj="18883" fillcolor="#4472c4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1-04-24T00:00:00Z">
                                <w:dateFormat w:val="M/d/yyyy"/>
                                <w:lid w:val="en-US"/>
                                <w:storeMappedDataAs w:val="dateTime"/>
                                <w:calendar w:val="gregorian"/>
                              </w:date>
                            </w:sdtPr>
                            <w:sdtEndPr/>
                            <w:sdtContent>
                              <w:p w14:paraId="14C05D92" w14:textId="040571E6" w:rsidR="00106FFC" w:rsidRDefault="00106FFC">
                                <w:pPr>
                                  <w:pStyle w:val="NoSpacing"/>
                                  <w:jc w:val="right"/>
                                  <w:rPr>
                                    <w:color w:val="FFFFFF" w:themeColor="background1"/>
                                    <w:sz w:val="28"/>
                                    <w:szCs w:val="28"/>
                                  </w:rPr>
                                </w:pPr>
                                <w:r>
                                  <w:rPr>
                                    <w:color w:val="FFFFFF" w:themeColor="background1"/>
                                    <w:sz w:val="28"/>
                                    <w:szCs w:val="28"/>
                                  </w:rPr>
                                  <w:t>4/24/2021</w:t>
                                </w:r>
                              </w:p>
                            </w:sdtContent>
                          </w:sdt>
                        </w:txbxContent>
                      </v:textbox>
                    </v:shape>
                    <v:group id="Group 14" o:spid="_x0000_s1034"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Group 15" o:spid="_x0000_s1035"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o:lock v:ext="edit" aspectratio="t"/>
                        <v:shape id="Freeform 20" o:spid="_x0000_s1036"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7"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8"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9"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40"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41"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42"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" path="m,l9,37r,3l15,93,5,49,,xe" fillcolor="#44546a [3215]" strokecolor="#44546a [3215]" strokeweight="0">
                          <v:path arrowok="t" o:connecttype="custom" o:connectlocs="0,0;14288,58738;14288,63500;23813,147638;7938,77788;0,0" o:connectangles="0,0,0,0,0,0"/>
                        </v:shape>
                        <v:shape id="Freeform 27" o:spid="_x0000_s1043"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44"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5"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6"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" path="m,l6,17,7,42,6,39,,23,,xe" fillcolor="#44546a [3215]" strokecolor="#44546a [3215]" strokeweight="0">
                          <v:path arrowok="t" o:connecttype="custom" o:connectlocs="0,0;9525,26988;11113,66675;9525,61913;0,36513;0,0" o:connectangles="0,0,0,0,0,0"/>
                        </v:shape>
                        <v:shape id="Freeform 31" o:spid="_x0000_s1047"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28" o:spid="_x0000_s1048"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o:lock v:ext="edit" aspectratio="t"/>
                        <v:shape id="Freeform 8" o:spid="_x0000_s1049"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50"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51"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52"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53"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" path="m,l33,71r-9,l11,36,,xe" fillcolor="#44546a [3215]" strokecolor="#44546a [3215]" strokeweight="0">
                          <v:fill opacity="13107f"/>
                          <v:stroke opacity="13107f"/>
                          <v:path arrowok="t" o:connecttype="custom" o:connectlocs="0,0;52388,112713;38100,112713;17463,57150;0,0" o:connectangles="0,0,0,0,0"/>
                        </v:shape>
                        <v:shape id="Freeform 14" o:spid="_x0000_s1054"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5"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6"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7"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" path="m,l31,66r-7,l,xe" fillcolor="#44546a [3215]" strokecolor="#44546a [3215]" strokeweight="0">
                          <v:fill opacity="13107f"/>
                          <v:stroke opacity="13107f"/>
                          <v:path arrowok="t" o:connecttype="custom" o:connectlocs="0,0;49213,104775;38100,104775;0,0" o:connectangles="0,0,0,0"/>
                        </v:shape>
                        <v:shape id="Freeform 18" o:spid="_x0000_s1058"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9"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00110B5A">
            <w:rPr>
              <w:noProof/>
            </w:rPr>
            <mc:AlternateContent>
              <mc:Choice Requires="wps">
                <w:drawing>
                  <wp:anchor distT="0" distB="0" distL="114300" distR="114300" simplePos="0" relativeHeight="251664384" behindDoc="0" locked="0" layoutInCell="1" allowOverlap="1" wp14:anchorId="6527EB6F" wp14:editId="09F36C40">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069848"/>
                    <wp:effectExtent l="0" t="0" r="7620" b="635"/>
                    <wp:wrapNone/>
                    <wp:docPr id="43" name="Text Box 43"/>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D220ABD" w14:textId="570FAEA6" w:rsidR="00106FFC" w:rsidRPr="00110B5A" w:rsidRDefault="00B3428C">
                                <w:pPr>
                                  <w:pStyle w:val="NoSpacing"/>
                                  <w:rPr>
                                    <w:rFonts w:asciiTheme="majorHAnsi" w:eastAsiaTheme="majorEastAsia" w:hAnsiTheme="majorHAnsi" w:cstheme="majorBidi"/>
                                    <w:color w:val="262626" w:themeColor="text1" w:themeTint="D9"/>
                                    <w:sz w:val="52"/>
                                    <w:szCs w:val="16"/>
                                  </w:rPr>
                                </w:pPr>
                                <w:sdt>
                                  <w:sdtPr>
                                    <w:rPr>
                                      <w:rFonts w:asciiTheme="majorHAnsi" w:eastAsiaTheme="majorEastAsia" w:hAnsiTheme="majorHAnsi" w:cstheme="majorBidi"/>
                                      <w:color w:val="262626" w:themeColor="text1" w:themeTint="D9"/>
                                      <w:sz w:val="52"/>
                                      <w:szCs w:val="5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106FFC" w:rsidRPr="00110B5A">
                                      <w:rPr>
                                        <w:rFonts w:asciiTheme="majorHAnsi" w:eastAsiaTheme="majorEastAsia" w:hAnsiTheme="majorHAnsi" w:cstheme="majorBidi"/>
                                        <w:color w:val="262626" w:themeColor="text1" w:themeTint="D9"/>
                                        <w:sz w:val="52"/>
                                        <w:szCs w:val="52"/>
                                      </w:rPr>
                                      <w:t>DRONE-BASED TRAFFIC MONITORING SYSTEM</w:t>
                                    </w:r>
                                  </w:sdtContent>
                                </w:sdt>
                              </w:p>
                              <w:p w14:paraId="0E02B793" w14:textId="652E2AA9" w:rsidR="00106FFC" w:rsidRPr="00110B5A" w:rsidRDefault="00B3428C">
                                <w:pPr>
                                  <w:spacing w:before="120"/>
                                  <w:rPr>
                                    <w:color w:val="404040" w:themeColor="text1" w:themeTint="BF"/>
                                    <w:sz w:val="24"/>
                                    <w:szCs w:val="24"/>
                                  </w:rPr>
                                </w:pPr>
                                <w:sdt>
                                  <w:sdtPr>
                                    <w:rPr>
                                      <w:color w:val="404040" w:themeColor="text1" w:themeTint="BF"/>
                                      <w:sz w:val="24"/>
                                      <w:szCs w:val="24"/>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06FFC" w:rsidRPr="00110B5A">
                                      <w:rPr>
                                        <w:color w:val="404040" w:themeColor="text1" w:themeTint="BF"/>
                                        <w:sz w:val="24"/>
                                        <w:szCs w:val="24"/>
                                      </w:rPr>
                                      <w:t>A multi-agent system responsible for traffic surveillance</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527EB6F" id="Text Box 43" o:spid="_x0000_s1060" type="#_x0000_t202" style="position:absolute;margin-left:0;margin-top:0;width:4in;height:84.25pt;z-index:251664384;visibility:visible;mso-wrap-style:square;mso-width-percent:0;mso-height-percent:0;mso-left-percent:420;mso-top-percent:175;mso-wrap-distance-left:9pt;mso-wrap-distance-top:0;mso-wrap-distance-right:9pt;mso-wrap-distance-bottom:0;mso-position-horizontal-relative:page;mso-position-vertical-relative:page;mso-width-percent: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" filled="f" stroked="f" strokeweight=".5pt">
                    <v:textbox style="mso-fit-shape-to-text:t" inset="0,0,0,0">
                      <w:txbxContent>
                        <w:p w14:paraId="2D220ABD" w14:textId="570FAEA6" w:rsidR="00106FFC" w:rsidRPr="00110B5A" w:rsidRDefault="00A971E1">
                          <w:pPr>
                            <w:pStyle w:val="NoSpacing"/>
                            <w:rPr>
                              <w:rFonts w:asciiTheme="majorHAnsi" w:eastAsiaTheme="majorEastAsia" w:hAnsiTheme="majorHAnsi" w:cstheme="majorBidi"/>
                              <w:color w:val="262626" w:themeColor="text1" w:themeTint="D9"/>
                              <w:sz w:val="52"/>
                              <w:szCs w:val="16"/>
                            </w:rPr>
                          </w:pPr>
                          <w:sdt>
                            <w:sdtPr>
                              <w:rPr>
                                <w:rFonts w:asciiTheme="majorHAnsi" w:eastAsiaTheme="majorEastAsia" w:hAnsiTheme="majorHAnsi" w:cstheme="majorBidi"/>
                                <w:color w:val="262626" w:themeColor="text1" w:themeTint="D9"/>
                                <w:sz w:val="52"/>
                                <w:szCs w:val="5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106FFC" w:rsidRPr="00110B5A">
                                <w:rPr>
                                  <w:rFonts w:asciiTheme="majorHAnsi" w:eastAsiaTheme="majorEastAsia" w:hAnsiTheme="majorHAnsi" w:cstheme="majorBidi"/>
                                  <w:color w:val="262626" w:themeColor="text1" w:themeTint="D9"/>
                                  <w:sz w:val="52"/>
                                  <w:szCs w:val="52"/>
                                </w:rPr>
                                <w:t>DRONE-BASED TRAFFIC MONITORING SYSTEM</w:t>
                              </w:r>
                            </w:sdtContent>
                          </w:sdt>
                        </w:p>
                        <w:p w14:paraId="0E02B793" w14:textId="652E2AA9" w:rsidR="00106FFC" w:rsidRPr="00110B5A" w:rsidRDefault="00A971E1">
                          <w:pPr>
                            <w:spacing w:before="120"/>
                            <w:rPr>
                              <w:color w:val="404040" w:themeColor="text1" w:themeTint="BF"/>
                              <w:sz w:val="24"/>
                              <w:szCs w:val="24"/>
                            </w:rPr>
                          </w:pPr>
                          <w:sdt>
                            <w:sdtPr>
                              <w:rPr>
                                <w:color w:val="404040" w:themeColor="text1" w:themeTint="BF"/>
                                <w:sz w:val="24"/>
                                <w:szCs w:val="24"/>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06FFC" w:rsidRPr="00110B5A">
                                <w:rPr>
                                  <w:color w:val="404040" w:themeColor="text1" w:themeTint="BF"/>
                                  <w:sz w:val="24"/>
                                  <w:szCs w:val="24"/>
                                </w:rPr>
                                <w:t>A multi-agent system responsible for traffic surveillance</w:t>
                              </w:r>
                            </w:sdtContent>
                          </w:sdt>
                        </w:p>
                      </w:txbxContent>
                    </v:textbox>
                    <w10:wrap anchorx="page" anchory="page"/>
                  </v:shape>
                </w:pict>
              </mc:Fallback>
            </mc:AlternateContent>
          </w:r>
        </w:sdtContent>
      </w:sdt>
      <w:r w:rsidR="002471CF">
        <w:rPr>
          <w:rStyle w:val="Strong"/>
        </w:rPr>
        <w:t xml:space="preserve"> </w:t>
      </w:r>
      <w:r w:rsidR="000C10B1">
        <w:rPr>
          <w:rStyle w:val="Strong"/>
        </w:rPr>
        <w:br w:type="page"/>
      </w:r>
    </w:p>
    <w:p w14:paraId="73BB17A0" w14:textId="6B863EFF" w:rsidR="000C10B1" w:rsidRDefault="000C10B1" w:rsidP="005C2C8C">
      <w:pPr>
        <w:tabs>
          <w:tab w:val="left" w:pos="1110"/>
        </w:tabs>
        <w:rPr>
          <w:rFonts w:cs="Times New Roman"/>
          <w:noProof/>
          <w:sz w:val="28"/>
          <w:szCs w:val="28"/>
        </w:rPr>
      </w:pPr>
    </w:p>
    <w:sdt>
      <w:sdtPr>
        <w:rPr>
          <w:caps w:val="0"/>
          <w:color w:val="auto"/>
          <w:spacing w:val="0"/>
          <w:sz w:val="20"/>
          <w:szCs w:val="20"/>
        </w:rPr>
        <w:id w:val="-515386591"/>
        <w:docPartObj>
          <w:docPartGallery w:val="Table of Contents"/>
          <w:docPartUnique/>
        </w:docPartObj>
      </w:sdtPr>
      <w:sdtEndPr>
        <w:rPr>
          <w:b/>
          <w:bCs/>
          <w:noProof/>
        </w:rPr>
      </w:sdtEndPr>
      <w:sdtContent>
        <w:p w14:paraId="319DA92A" w14:textId="3FAD2654" w:rsidR="005753EF" w:rsidRDefault="005753EF">
          <w:pPr>
            <w:pStyle w:val="TOCHeading"/>
          </w:pPr>
          <w:r>
            <w:t>Table of Contents</w:t>
          </w:r>
        </w:p>
        <w:p w14:paraId="3F617AFF" w14:textId="2F4B34B9" w:rsidR="00E07F53" w:rsidRDefault="005753EF">
          <w:pPr>
            <w:pStyle w:val="TOC1"/>
            <w:tabs>
              <w:tab w:val="right" w:leader="dot" w:pos="9350"/>
            </w:tabs>
            <w:rPr>
              <w:noProof/>
            </w:rPr>
          </w:pPr>
          <w:r>
            <w:fldChar w:fldCharType="begin"/>
          </w:r>
          <w:r>
            <w:instrText xml:space="preserve"> TOC \o "1-3" \h \z \u </w:instrText>
          </w:r>
          <w:r>
            <w:fldChar w:fldCharType="separate"/>
          </w:r>
          <w:hyperlink w:anchor="_Toc70108755" w:history="1">
            <w:r w:rsidR="00E07F53" w:rsidRPr="000D597B">
              <w:rPr>
                <w:rStyle w:val="Hyperlink"/>
                <w:noProof/>
              </w:rPr>
              <w:t>Abstract</w:t>
            </w:r>
            <w:r w:rsidR="00E07F53">
              <w:rPr>
                <w:noProof/>
                <w:webHidden/>
              </w:rPr>
              <w:tab/>
            </w:r>
            <w:r w:rsidR="00E07F53">
              <w:rPr>
                <w:noProof/>
                <w:webHidden/>
              </w:rPr>
              <w:fldChar w:fldCharType="begin"/>
            </w:r>
            <w:r w:rsidR="00E07F53">
              <w:rPr>
                <w:noProof/>
                <w:webHidden/>
              </w:rPr>
              <w:instrText xml:space="preserve"> PAGEREF _Toc70108755 \h </w:instrText>
            </w:r>
            <w:r w:rsidR="00E07F53">
              <w:rPr>
                <w:noProof/>
                <w:webHidden/>
              </w:rPr>
            </w:r>
            <w:r w:rsidR="00E07F53">
              <w:rPr>
                <w:noProof/>
                <w:webHidden/>
              </w:rPr>
              <w:fldChar w:fldCharType="separate"/>
            </w:r>
            <w:r w:rsidR="00E07F53">
              <w:rPr>
                <w:noProof/>
                <w:webHidden/>
              </w:rPr>
              <w:t>2</w:t>
            </w:r>
            <w:r w:rsidR="00E07F53">
              <w:rPr>
                <w:noProof/>
                <w:webHidden/>
              </w:rPr>
              <w:fldChar w:fldCharType="end"/>
            </w:r>
          </w:hyperlink>
        </w:p>
        <w:p w14:paraId="19B868B3" w14:textId="7CEE94A8" w:rsidR="00E07F53" w:rsidRDefault="00B3428C">
          <w:pPr>
            <w:pStyle w:val="TOC1"/>
            <w:tabs>
              <w:tab w:val="right" w:leader="dot" w:pos="9350"/>
            </w:tabs>
            <w:rPr>
              <w:noProof/>
            </w:rPr>
          </w:pPr>
          <w:hyperlink w:anchor="_Toc70108756" w:history="1">
            <w:r w:rsidR="00E07F53" w:rsidRPr="000D597B">
              <w:rPr>
                <w:rStyle w:val="Hyperlink"/>
                <w:noProof/>
              </w:rPr>
              <w:t>Introduction</w:t>
            </w:r>
            <w:r w:rsidR="00E07F53">
              <w:rPr>
                <w:noProof/>
                <w:webHidden/>
              </w:rPr>
              <w:tab/>
            </w:r>
            <w:r w:rsidR="00E07F53">
              <w:rPr>
                <w:noProof/>
                <w:webHidden/>
              </w:rPr>
              <w:fldChar w:fldCharType="begin"/>
            </w:r>
            <w:r w:rsidR="00E07F53">
              <w:rPr>
                <w:noProof/>
                <w:webHidden/>
              </w:rPr>
              <w:instrText xml:space="preserve"> PAGEREF _Toc70108756 \h </w:instrText>
            </w:r>
            <w:r w:rsidR="00E07F53">
              <w:rPr>
                <w:noProof/>
                <w:webHidden/>
              </w:rPr>
            </w:r>
            <w:r w:rsidR="00E07F53">
              <w:rPr>
                <w:noProof/>
                <w:webHidden/>
              </w:rPr>
              <w:fldChar w:fldCharType="separate"/>
            </w:r>
            <w:r w:rsidR="00E07F53">
              <w:rPr>
                <w:noProof/>
                <w:webHidden/>
              </w:rPr>
              <w:t>3</w:t>
            </w:r>
            <w:r w:rsidR="00E07F53">
              <w:rPr>
                <w:noProof/>
                <w:webHidden/>
              </w:rPr>
              <w:fldChar w:fldCharType="end"/>
            </w:r>
          </w:hyperlink>
        </w:p>
        <w:p w14:paraId="52954942" w14:textId="5410EBFE" w:rsidR="00E07F53" w:rsidRDefault="00B3428C">
          <w:pPr>
            <w:pStyle w:val="TOC1"/>
            <w:tabs>
              <w:tab w:val="right" w:leader="dot" w:pos="9350"/>
            </w:tabs>
            <w:rPr>
              <w:noProof/>
            </w:rPr>
          </w:pPr>
          <w:hyperlink w:anchor="_Toc70108757" w:history="1">
            <w:r w:rsidR="00E07F53" w:rsidRPr="000D597B">
              <w:rPr>
                <w:rStyle w:val="Hyperlink"/>
                <w:noProof/>
              </w:rPr>
              <w:t>Environment</w:t>
            </w:r>
            <w:r w:rsidR="00E07F53">
              <w:rPr>
                <w:noProof/>
                <w:webHidden/>
              </w:rPr>
              <w:tab/>
            </w:r>
            <w:r w:rsidR="00E07F53">
              <w:rPr>
                <w:noProof/>
                <w:webHidden/>
              </w:rPr>
              <w:fldChar w:fldCharType="begin"/>
            </w:r>
            <w:r w:rsidR="00E07F53">
              <w:rPr>
                <w:noProof/>
                <w:webHidden/>
              </w:rPr>
              <w:instrText xml:space="preserve"> PAGEREF _Toc70108757 \h </w:instrText>
            </w:r>
            <w:r w:rsidR="00E07F53">
              <w:rPr>
                <w:noProof/>
                <w:webHidden/>
              </w:rPr>
            </w:r>
            <w:r w:rsidR="00E07F53">
              <w:rPr>
                <w:noProof/>
                <w:webHidden/>
              </w:rPr>
              <w:fldChar w:fldCharType="separate"/>
            </w:r>
            <w:r w:rsidR="00E07F53">
              <w:rPr>
                <w:noProof/>
                <w:webHidden/>
              </w:rPr>
              <w:t>3</w:t>
            </w:r>
            <w:r w:rsidR="00E07F53">
              <w:rPr>
                <w:noProof/>
                <w:webHidden/>
              </w:rPr>
              <w:fldChar w:fldCharType="end"/>
            </w:r>
          </w:hyperlink>
        </w:p>
        <w:p w14:paraId="44284597" w14:textId="3B1541FE" w:rsidR="00E07F53" w:rsidRDefault="00B3428C">
          <w:pPr>
            <w:pStyle w:val="TOC1"/>
            <w:tabs>
              <w:tab w:val="right" w:leader="dot" w:pos="9350"/>
            </w:tabs>
            <w:rPr>
              <w:noProof/>
            </w:rPr>
          </w:pPr>
          <w:hyperlink w:anchor="_Toc70108758" w:history="1">
            <w:r w:rsidR="00E07F53" w:rsidRPr="000D597B">
              <w:rPr>
                <w:rStyle w:val="Hyperlink"/>
                <w:noProof/>
              </w:rPr>
              <w:t>Perception</w:t>
            </w:r>
            <w:r w:rsidR="00E07F53">
              <w:rPr>
                <w:noProof/>
                <w:webHidden/>
              </w:rPr>
              <w:tab/>
            </w:r>
            <w:r w:rsidR="00E07F53">
              <w:rPr>
                <w:noProof/>
                <w:webHidden/>
              </w:rPr>
              <w:fldChar w:fldCharType="begin"/>
            </w:r>
            <w:r w:rsidR="00E07F53">
              <w:rPr>
                <w:noProof/>
                <w:webHidden/>
              </w:rPr>
              <w:instrText xml:space="preserve"> PAGEREF _Toc70108758 \h </w:instrText>
            </w:r>
            <w:r w:rsidR="00E07F53">
              <w:rPr>
                <w:noProof/>
                <w:webHidden/>
              </w:rPr>
            </w:r>
            <w:r w:rsidR="00E07F53">
              <w:rPr>
                <w:noProof/>
                <w:webHidden/>
              </w:rPr>
              <w:fldChar w:fldCharType="separate"/>
            </w:r>
            <w:r w:rsidR="00E07F53">
              <w:rPr>
                <w:noProof/>
                <w:webHidden/>
              </w:rPr>
              <w:t>3</w:t>
            </w:r>
            <w:r w:rsidR="00E07F53">
              <w:rPr>
                <w:noProof/>
                <w:webHidden/>
              </w:rPr>
              <w:fldChar w:fldCharType="end"/>
            </w:r>
          </w:hyperlink>
        </w:p>
        <w:p w14:paraId="580278D0" w14:textId="5E411FBE" w:rsidR="00E07F53" w:rsidRDefault="00B3428C">
          <w:pPr>
            <w:pStyle w:val="TOC1"/>
            <w:tabs>
              <w:tab w:val="right" w:leader="dot" w:pos="9350"/>
            </w:tabs>
            <w:rPr>
              <w:noProof/>
            </w:rPr>
          </w:pPr>
          <w:hyperlink w:anchor="_Toc70108759" w:history="1">
            <w:r w:rsidR="00E07F53" w:rsidRPr="000D597B">
              <w:rPr>
                <w:rStyle w:val="Hyperlink"/>
                <w:noProof/>
              </w:rPr>
              <w:t>Problem Definition</w:t>
            </w:r>
            <w:r w:rsidR="00E07F53">
              <w:rPr>
                <w:noProof/>
                <w:webHidden/>
              </w:rPr>
              <w:tab/>
            </w:r>
            <w:r w:rsidR="00E07F53">
              <w:rPr>
                <w:noProof/>
                <w:webHidden/>
              </w:rPr>
              <w:fldChar w:fldCharType="begin"/>
            </w:r>
            <w:r w:rsidR="00E07F53">
              <w:rPr>
                <w:noProof/>
                <w:webHidden/>
              </w:rPr>
              <w:instrText xml:space="preserve"> PAGEREF _Toc70108759 \h </w:instrText>
            </w:r>
            <w:r w:rsidR="00E07F53">
              <w:rPr>
                <w:noProof/>
                <w:webHidden/>
              </w:rPr>
            </w:r>
            <w:r w:rsidR="00E07F53">
              <w:rPr>
                <w:noProof/>
                <w:webHidden/>
              </w:rPr>
              <w:fldChar w:fldCharType="separate"/>
            </w:r>
            <w:r w:rsidR="00E07F53">
              <w:rPr>
                <w:noProof/>
                <w:webHidden/>
              </w:rPr>
              <w:t>4</w:t>
            </w:r>
            <w:r w:rsidR="00E07F53">
              <w:rPr>
                <w:noProof/>
                <w:webHidden/>
              </w:rPr>
              <w:fldChar w:fldCharType="end"/>
            </w:r>
          </w:hyperlink>
        </w:p>
        <w:p w14:paraId="71E19DEC" w14:textId="6F41524F" w:rsidR="00E07F53" w:rsidRDefault="00B3428C">
          <w:pPr>
            <w:pStyle w:val="TOC1"/>
            <w:tabs>
              <w:tab w:val="right" w:leader="dot" w:pos="9350"/>
            </w:tabs>
            <w:rPr>
              <w:noProof/>
            </w:rPr>
          </w:pPr>
          <w:hyperlink w:anchor="_Toc70108760" w:history="1">
            <w:r w:rsidR="00E07F53" w:rsidRPr="000D597B">
              <w:rPr>
                <w:rStyle w:val="Hyperlink"/>
                <w:noProof/>
              </w:rPr>
              <w:t>Operational Objectives</w:t>
            </w:r>
            <w:r w:rsidR="00E07F53">
              <w:rPr>
                <w:noProof/>
                <w:webHidden/>
              </w:rPr>
              <w:tab/>
            </w:r>
            <w:r w:rsidR="00E07F53">
              <w:rPr>
                <w:noProof/>
                <w:webHidden/>
              </w:rPr>
              <w:fldChar w:fldCharType="begin"/>
            </w:r>
            <w:r w:rsidR="00E07F53">
              <w:rPr>
                <w:noProof/>
                <w:webHidden/>
              </w:rPr>
              <w:instrText xml:space="preserve"> PAGEREF _Toc70108760 \h </w:instrText>
            </w:r>
            <w:r w:rsidR="00E07F53">
              <w:rPr>
                <w:noProof/>
                <w:webHidden/>
              </w:rPr>
            </w:r>
            <w:r w:rsidR="00E07F53">
              <w:rPr>
                <w:noProof/>
                <w:webHidden/>
              </w:rPr>
              <w:fldChar w:fldCharType="separate"/>
            </w:r>
            <w:r w:rsidR="00E07F53">
              <w:rPr>
                <w:noProof/>
                <w:webHidden/>
              </w:rPr>
              <w:t>5</w:t>
            </w:r>
            <w:r w:rsidR="00E07F53">
              <w:rPr>
                <w:noProof/>
                <w:webHidden/>
              </w:rPr>
              <w:fldChar w:fldCharType="end"/>
            </w:r>
          </w:hyperlink>
        </w:p>
        <w:p w14:paraId="7774692E" w14:textId="0A6E8189" w:rsidR="00E07F53" w:rsidRDefault="00B3428C">
          <w:pPr>
            <w:pStyle w:val="TOC1"/>
            <w:tabs>
              <w:tab w:val="right" w:leader="dot" w:pos="9350"/>
            </w:tabs>
            <w:rPr>
              <w:noProof/>
            </w:rPr>
          </w:pPr>
          <w:hyperlink w:anchor="_Toc70108761" w:history="1">
            <w:r w:rsidR="00E07F53" w:rsidRPr="000D597B">
              <w:rPr>
                <w:rStyle w:val="Hyperlink"/>
                <w:noProof/>
              </w:rPr>
              <w:t>Native Monitoring Techniques</w:t>
            </w:r>
            <w:r w:rsidR="00E07F53">
              <w:rPr>
                <w:noProof/>
                <w:webHidden/>
              </w:rPr>
              <w:tab/>
            </w:r>
            <w:r w:rsidR="00E07F53">
              <w:rPr>
                <w:noProof/>
                <w:webHidden/>
              </w:rPr>
              <w:fldChar w:fldCharType="begin"/>
            </w:r>
            <w:r w:rsidR="00E07F53">
              <w:rPr>
                <w:noProof/>
                <w:webHidden/>
              </w:rPr>
              <w:instrText xml:space="preserve"> PAGEREF _Toc70108761 \h </w:instrText>
            </w:r>
            <w:r w:rsidR="00E07F53">
              <w:rPr>
                <w:noProof/>
                <w:webHidden/>
              </w:rPr>
            </w:r>
            <w:r w:rsidR="00E07F53">
              <w:rPr>
                <w:noProof/>
                <w:webHidden/>
              </w:rPr>
              <w:fldChar w:fldCharType="separate"/>
            </w:r>
            <w:r w:rsidR="00E07F53">
              <w:rPr>
                <w:noProof/>
                <w:webHidden/>
              </w:rPr>
              <w:t>6</w:t>
            </w:r>
            <w:r w:rsidR="00E07F53">
              <w:rPr>
                <w:noProof/>
                <w:webHidden/>
              </w:rPr>
              <w:fldChar w:fldCharType="end"/>
            </w:r>
          </w:hyperlink>
        </w:p>
        <w:p w14:paraId="47F4130E" w14:textId="1FB929AE" w:rsidR="00E07F53" w:rsidRDefault="00B3428C">
          <w:pPr>
            <w:pStyle w:val="TOC2"/>
            <w:tabs>
              <w:tab w:val="right" w:leader="dot" w:pos="9350"/>
            </w:tabs>
            <w:rPr>
              <w:noProof/>
              <w:sz w:val="22"/>
              <w:szCs w:val="22"/>
            </w:rPr>
          </w:pPr>
          <w:hyperlink w:anchor="_Toc70108762" w:history="1">
            <w:r w:rsidR="00E07F53" w:rsidRPr="000D597B">
              <w:rPr>
                <w:rStyle w:val="Hyperlink"/>
                <w:noProof/>
              </w:rPr>
              <w:t>Real Time Systems</w:t>
            </w:r>
            <w:r w:rsidR="00E07F53">
              <w:rPr>
                <w:noProof/>
                <w:webHidden/>
              </w:rPr>
              <w:tab/>
            </w:r>
            <w:r w:rsidR="00E07F53">
              <w:rPr>
                <w:noProof/>
                <w:webHidden/>
              </w:rPr>
              <w:fldChar w:fldCharType="begin"/>
            </w:r>
            <w:r w:rsidR="00E07F53">
              <w:rPr>
                <w:noProof/>
                <w:webHidden/>
              </w:rPr>
              <w:instrText xml:space="preserve"> PAGEREF _Toc70108762 \h </w:instrText>
            </w:r>
            <w:r w:rsidR="00E07F53">
              <w:rPr>
                <w:noProof/>
                <w:webHidden/>
              </w:rPr>
            </w:r>
            <w:r w:rsidR="00E07F53">
              <w:rPr>
                <w:noProof/>
                <w:webHidden/>
              </w:rPr>
              <w:fldChar w:fldCharType="separate"/>
            </w:r>
            <w:r w:rsidR="00E07F53">
              <w:rPr>
                <w:noProof/>
                <w:webHidden/>
              </w:rPr>
              <w:t>6</w:t>
            </w:r>
            <w:r w:rsidR="00E07F53">
              <w:rPr>
                <w:noProof/>
                <w:webHidden/>
              </w:rPr>
              <w:fldChar w:fldCharType="end"/>
            </w:r>
          </w:hyperlink>
        </w:p>
        <w:p w14:paraId="798BD7F9" w14:textId="3DF8A820" w:rsidR="00E07F53" w:rsidRDefault="00B3428C">
          <w:pPr>
            <w:pStyle w:val="TOC2"/>
            <w:tabs>
              <w:tab w:val="right" w:leader="dot" w:pos="9350"/>
            </w:tabs>
            <w:rPr>
              <w:noProof/>
              <w:sz w:val="22"/>
              <w:szCs w:val="22"/>
            </w:rPr>
          </w:pPr>
          <w:hyperlink w:anchor="_Toc70108763" w:history="1">
            <w:r w:rsidR="00E07F53" w:rsidRPr="000D597B">
              <w:rPr>
                <w:rStyle w:val="Hyperlink"/>
                <w:noProof/>
              </w:rPr>
              <w:t>Data Analysis Systems</w:t>
            </w:r>
            <w:r w:rsidR="00E07F53">
              <w:rPr>
                <w:noProof/>
                <w:webHidden/>
              </w:rPr>
              <w:tab/>
            </w:r>
            <w:r w:rsidR="00E07F53">
              <w:rPr>
                <w:noProof/>
                <w:webHidden/>
              </w:rPr>
              <w:fldChar w:fldCharType="begin"/>
            </w:r>
            <w:r w:rsidR="00E07F53">
              <w:rPr>
                <w:noProof/>
                <w:webHidden/>
              </w:rPr>
              <w:instrText xml:space="preserve"> PAGEREF _Toc70108763 \h </w:instrText>
            </w:r>
            <w:r w:rsidR="00E07F53">
              <w:rPr>
                <w:noProof/>
                <w:webHidden/>
              </w:rPr>
            </w:r>
            <w:r w:rsidR="00E07F53">
              <w:rPr>
                <w:noProof/>
                <w:webHidden/>
              </w:rPr>
              <w:fldChar w:fldCharType="separate"/>
            </w:r>
            <w:r w:rsidR="00E07F53">
              <w:rPr>
                <w:noProof/>
                <w:webHidden/>
              </w:rPr>
              <w:t>6</w:t>
            </w:r>
            <w:r w:rsidR="00E07F53">
              <w:rPr>
                <w:noProof/>
                <w:webHidden/>
              </w:rPr>
              <w:fldChar w:fldCharType="end"/>
            </w:r>
          </w:hyperlink>
        </w:p>
        <w:p w14:paraId="04E96E23" w14:textId="03011F44" w:rsidR="00E07F53" w:rsidRDefault="00B3428C">
          <w:pPr>
            <w:pStyle w:val="TOC1"/>
            <w:tabs>
              <w:tab w:val="right" w:leader="dot" w:pos="9350"/>
            </w:tabs>
            <w:rPr>
              <w:noProof/>
            </w:rPr>
          </w:pPr>
          <w:hyperlink w:anchor="_Toc70108764" w:history="1">
            <w:r w:rsidR="00E07F53" w:rsidRPr="000D597B">
              <w:rPr>
                <w:rStyle w:val="Hyperlink"/>
                <w:noProof/>
              </w:rPr>
              <w:t>Drone Based Monitoring Techniques</w:t>
            </w:r>
            <w:r w:rsidR="00E07F53">
              <w:rPr>
                <w:noProof/>
                <w:webHidden/>
              </w:rPr>
              <w:tab/>
            </w:r>
            <w:r w:rsidR="00E07F53">
              <w:rPr>
                <w:noProof/>
                <w:webHidden/>
              </w:rPr>
              <w:fldChar w:fldCharType="begin"/>
            </w:r>
            <w:r w:rsidR="00E07F53">
              <w:rPr>
                <w:noProof/>
                <w:webHidden/>
              </w:rPr>
              <w:instrText xml:space="preserve"> PAGEREF _Toc70108764 \h </w:instrText>
            </w:r>
            <w:r w:rsidR="00E07F53">
              <w:rPr>
                <w:noProof/>
                <w:webHidden/>
              </w:rPr>
            </w:r>
            <w:r w:rsidR="00E07F53">
              <w:rPr>
                <w:noProof/>
                <w:webHidden/>
              </w:rPr>
              <w:fldChar w:fldCharType="separate"/>
            </w:r>
            <w:r w:rsidR="00E07F53">
              <w:rPr>
                <w:noProof/>
                <w:webHidden/>
              </w:rPr>
              <w:t>7</w:t>
            </w:r>
            <w:r w:rsidR="00E07F53">
              <w:rPr>
                <w:noProof/>
                <w:webHidden/>
              </w:rPr>
              <w:fldChar w:fldCharType="end"/>
            </w:r>
          </w:hyperlink>
        </w:p>
        <w:p w14:paraId="0A32DFCD" w14:textId="4E52993A" w:rsidR="00E07F53" w:rsidRDefault="00B3428C">
          <w:pPr>
            <w:pStyle w:val="TOC2"/>
            <w:tabs>
              <w:tab w:val="right" w:leader="dot" w:pos="9350"/>
            </w:tabs>
            <w:rPr>
              <w:noProof/>
              <w:sz w:val="22"/>
              <w:szCs w:val="22"/>
            </w:rPr>
          </w:pPr>
          <w:hyperlink w:anchor="_Toc70108765" w:history="1">
            <w:r w:rsidR="00E07F53" w:rsidRPr="000D597B">
              <w:rPr>
                <w:rStyle w:val="Hyperlink"/>
                <w:noProof/>
              </w:rPr>
              <w:t>System Components</w:t>
            </w:r>
            <w:r w:rsidR="00E07F53">
              <w:rPr>
                <w:noProof/>
                <w:webHidden/>
              </w:rPr>
              <w:tab/>
            </w:r>
            <w:r w:rsidR="00E07F53">
              <w:rPr>
                <w:noProof/>
                <w:webHidden/>
              </w:rPr>
              <w:fldChar w:fldCharType="begin"/>
            </w:r>
            <w:r w:rsidR="00E07F53">
              <w:rPr>
                <w:noProof/>
                <w:webHidden/>
              </w:rPr>
              <w:instrText xml:space="preserve"> PAGEREF _Toc70108765 \h </w:instrText>
            </w:r>
            <w:r w:rsidR="00E07F53">
              <w:rPr>
                <w:noProof/>
                <w:webHidden/>
              </w:rPr>
            </w:r>
            <w:r w:rsidR="00E07F53">
              <w:rPr>
                <w:noProof/>
                <w:webHidden/>
              </w:rPr>
              <w:fldChar w:fldCharType="separate"/>
            </w:r>
            <w:r w:rsidR="00E07F53">
              <w:rPr>
                <w:noProof/>
                <w:webHidden/>
              </w:rPr>
              <w:t>7</w:t>
            </w:r>
            <w:r w:rsidR="00E07F53">
              <w:rPr>
                <w:noProof/>
                <w:webHidden/>
              </w:rPr>
              <w:fldChar w:fldCharType="end"/>
            </w:r>
          </w:hyperlink>
        </w:p>
        <w:p w14:paraId="5CC07FF5" w14:textId="6D38D1F5" w:rsidR="00E07F53" w:rsidRDefault="00B3428C">
          <w:pPr>
            <w:pStyle w:val="TOC2"/>
            <w:tabs>
              <w:tab w:val="right" w:leader="dot" w:pos="9350"/>
            </w:tabs>
            <w:rPr>
              <w:noProof/>
              <w:sz w:val="22"/>
              <w:szCs w:val="22"/>
            </w:rPr>
          </w:pPr>
          <w:hyperlink w:anchor="_Toc70108766" w:history="1">
            <w:r w:rsidR="00E07F53" w:rsidRPr="000D597B">
              <w:rPr>
                <w:rStyle w:val="Hyperlink"/>
                <w:noProof/>
              </w:rPr>
              <w:t>Aircraft Unit</w:t>
            </w:r>
            <w:r w:rsidR="00E07F53">
              <w:rPr>
                <w:noProof/>
                <w:webHidden/>
              </w:rPr>
              <w:tab/>
            </w:r>
            <w:r w:rsidR="00E07F53">
              <w:rPr>
                <w:noProof/>
                <w:webHidden/>
              </w:rPr>
              <w:fldChar w:fldCharType="begin"/>
            </w:r>
            <w:r w:rsidR="00E07F53">
              <w:rPr>
                <w:noProof/>
                <w:webHidden/>
              </w:rPr>
              <w:instrText xml:space="preserve"> PAGEREF _Toc70108766 \h </w:instrText>
            </w:r>
            <w:r w:rsidR="00E07F53">
              <w:rPr>
                <w:noProof/>
                <w:webHidden/>
              </w:rPr>
            </w:r>
            <w:r w:rsidR="00E07F53">
              <w:rPr>
                <w:noProof/>
                <w:webHidden/>
              </w:rPr>
              <w:fldChar w:fldCharType="separate"/>
            </w:r>
            <w:r w:rsidR="00E07F53">
              <w:rPr>
                <w:noProof/>
                <w:webHidden/>
              </w:rPr>
              <w:t>7</w:t>
            </w:r>
            <w:r w:rsidR="00E07F53">
              <w:rPr>
                <w:noProof/>
                <w:webHidden/>
              </w:rPr>
              <w:fldChar w:fldCharType="end"/>
            </w:r>
          </w:hyperlink>
        </w:p>
        <w:p w14:paraId="5FF9B497" w14:textId="302F7556" w:rsidR="00E07F53" w:rsidRDefault="00B3428C">
          <w:pPr>
            <w:pStyle w:val="TOC3"/>
            <w:tabs>
              <w:tab w:val="right" w:leader="dot" w:pos="9350"/>
            </w:tabs>
            <w:rPr>
              <w:noProof/>
              <w:sz w:val="22"/>
              <w:szCs w:val="22"/>
            </w:rPr>
          </w:pPr>
          <w:hyperlink w:anchor="_Toc70108767" w:history="1">
            <w:r w:rsidR="00E07F53" w:rsidRPr="000D597B">
              <w:rPr>
                <w:rStyle w:val="Hyperlink"/>
                <w:noProof/>
              </w:rPr>
              <w:t>Camera and Gimbal Control</w:t>
            </w:r>
            <w:r w:rsidR="00E07F53">
              <w:rPr>
                <w:noProof/>
                <w:webHidden/>
              </w:rPr>
              <w:tab/>
            </w:r>
            <w:r w:rsidR="00E07F53">
              <w:rPr>
                <w:noProof/>
                <w:webHidden/>
              </w:rPr>
              <w:fldChar w:fldCharType="begin"/>
            </w:r>
            <w:r w:rsidR="00E07F53">
              <w:rPr>
                <w:noProof/>
                <w:webHidden/>
              </w:rPr>
              <w:instrText xml:space="preserve"> PAGEREF _Toc70108767 \h </w:instrText>
            </w:r>
            <w:r w:rsidR="00E07F53">
              <w:rPr>
                <w:noProof/>
                <w:webHidden/>
              </w:rPr>
            </w:r>
            <w:r w:rsidR="00E07F53">
              <w:rPr>
                <w:noProof/>
                <w:webHidden/>
              </w:rPr>
              <w:fldChar w:fldCharType="separate"/>
            </w:r>
            <w:r w:rsidR="00E07F53">
              <w:rPr>
                <w:noProof/>
                <w:webHidden/>
              </w:rPr>
              <w:t>8</w:t>
            </w:r>
            <w:r w:rsidR="00E07F53">
              <w:rPr>
                <w:noProof/>
                <w:webHidden/>
              </w:rPr>
              <w:fldChar w:fldCharType="end"/>
            </w:r>
          </w:hyperlink>
        </w:p>
        <w:p w14:paraId="0991F5DA" w14:textId="2524647D" w:rsidR="00E07F53" w:rsidRDefault="00B3428C">
          <w:pPr>
            <w:pStyle w:val="TOC3"/>
            <w:tabs>
              <w:tab w:val="right" w:leader="dot" w:pos="9350"/>
            </w:tabs>
            <w:rPr>
              <w:noProof/>
              <w:sz w:val="22"/>
              <w:szCs w:val="22"/>
            </w:rPr>
          </w:pPr>
          <w:hyperlink w:anchor="_Toc70108768" w:history="1">
            <w:r w:rsidR="00E07F53" w:rsidRPr="000D597B">
              <w:rPr>
                <w:rStyle w:val="Hyperlink"/>
                <w:noProof/>
              </w:rPr>
              <w:t>HD Transmitter and Receiver:</w:t>
            </w:r>
            <w:r w:rsidR="00E07F53">
              <w:rPr>
                <w:noProof/>
                <w:webHidden/>
              </w:rPr>
              <w:tab/>
            </w:r>
            <w:r w:rsidR="00E07F53">
              <w:rPr>
                <w:noProof/>
                <w:webHidden/>
              </w:rPr>
              <w:fldChar w:fldCharType="begin"/>
            </w:r>
            <w:r w:rsidR="00E07F53">
              <w:rPr>
                <w:noProof/>
                <w:webHidden/>
              </w:rPr>
              <w:instrText xml:space="preserve"> PAGEREF _Toc70108768 \h </w:instrText>
            </w:r>
            <w:r w:rsidR="00E07F53">
              <w:rPr>
                <w:noProof/>
                <w:webHidden/>
              </w:rPr>
            </w:r>
            <w:r w:rsidR="00E07F53">
              <w:rPr>
                <w:noProof/>
                <w:webHidden/>
              </w:rPr>
              <w:fldChar w:fldCharType="separate"/>
            </w:r>
            <w:r w:rsidR="00E07F53">
              <w:rPr>
                <w:noProof/>
                <w:webHidden/>
              </w:rPr>
              <w:t>8</w:t>
            </w:r>
            <w:r w:rsidR="00E07F53">
              <w:rPr>
                <w:noProof/>
                <w:webHidden/>
              </w:rPr>
              <w:fldChar w:fldCharType="end"/>
            </w:r>
          </w:hyperlink>
        </w:p>
        <w:p w14:paraId="3F915C60" w14:textId="3A1BD40C" w:rsidR="00E07F53" w:rsidRDefault="00B3428C">
          <w:pPr>
            <w:pStyle w:val="TOC3"/>
            <w:tabs>
              <w:tab w:val="right" w:leader="dot" w:pos="9350"/>
            </w:tabs>
            <w:rPr>
              <w:noProof/>
              <w:sz w:val="22"/>
              <w:szCs w:val="22"/>
            </w:rPr>
          </w:pPr>
          <w:hyperlink w:anchor="_Toc70108769" w:history="1">
            <w:r w:rsidR="00E07F53" w:rsidRPr="000D597B">
              <w:rPr>
                <w:rStyle w:val="Hyperlink"/>
                <w:noProof/>
              </w:rPr>
              <w:t>Ground Station</w:t>
            </w:r>
            <w:r w:rsidR="00E07F53">
              <w:rPr>
                <w:noProof/>
                <w:webHidden/>
              </w:rPr>
              <w:tab/>
            </w:r>
            <w:r w:rsidR="00E07F53">
              <w:rPr>
                <w:noProof/>
                <w:webHidden/>
              </w:rPr>
              <w:fldChar w:fldCharType="begin"/>
            </w:r>
            <w:r w:rsidR="00E07F53">
              <w:rPr>
                <w:noProof/>
                <w:webHidden/>
              </w:rPr>
              <w:instrText xml:space="preserve"> PAGEREF _Toc70108769 \h </w:instrText>
            </w:r>
            <w:r w:rsidR="00E07F53">
              <w:rPr>
                <w:noProof/>
                <w:webHidden/>
              </w:rPr>
            </w:r>
            <w:r w:rsidR="00E07F53">
              <w:rPr>
                <w:noProof/>
                <w:webHidden/>
              </w:rPr>
              <w:fldChar w:fldCharType="separate"/>
            </w:r>
            <w:r w:rsidR="00E07F53">
              <w:rPr>
                <w:noProof/>
                <w:webHidden/>
              </w:rPr>
              <w:t>8</w:t>
            </w:r>
            <w:r w:rsidR="00E07F53">
              <w:rPr>
                <w:noProof/>
                <w:webHidden/>
              </w:rPr>
              <w:fldChar w:fldCharType="end"/>
            </w:r>
          </w:hyperlink>
        </w:p>
        <w:p w14:paraId="4691A0D9" w14:textId="5803E349" w:rsidR="00E07F53" w:rsidRDefault="00B3428C">
          <w:pPr>
            <w:pStyle w:val="TOC1"/>
            <w:tabs>
              <w:tab w:val="right" w:leader="dot" w:pos="9350"/>
            </w:tabs>
            <w:rPr>
              <w:noProof/>
            </w:rPr>
          </w:pPr>
          <w:hyperlink w:anchor="_Toc70108770" w:history="1">
            <w:r w:rsidR="00E07F53" w:rsidRPr="000D597B">
              <w:rPr>
                <w:rStyle w:val="Hyperlink"/>
                <w:noProof/>
              </w:rPr>
              <w:t>Native Monitoring vs Drone Based Monitoring System</w:t>
            </w:r>
            <w:r w:rsidR="00E07F53">
              <w:rPr>
                <w:noProof/>
                <w:webHidden/>
              </w:rPr>
              <w:tab/>
            </w:r>
            <w:r w:rsidR="00E07F53">
              <w:rPr>
                <w:noProof/>
                <w:webHidden/>
              </w:rPr>
              <w:fldChar w:fldCharType="begin"/>
            </w:r>
            <w:r w:rsidR="00E07F53">
              <w:rPr>
                <w:noProof/>
                <w:webHidden/>
              </w:rPr>
              <w:instrText xml:space="preserve"> PAGEREF _Toc70108770 \h </w:instrText>
            </w:r>
            <w:r w:rsidR="00E07F53">
              <w:rPr>
                <w:noProof/>
                <w:webHidden/>
              </w:rPr>
            </w:r>
            <w:r w:rsidR="00E07F53">
              <w:rPr>
                <w:noProof/>
                <w:webHidden/>
              </w:rPr>
              <w:fldChar w:fldCharType="separate"/>
            </w:r>
            <w:r w:rsidR="00E07F53">
              <w:rPr>
                <w:noProof/>
                <w:webHidden/>
              </w:rPr>
              <w:t>9</w:t>
            </w:r>
            <w:r w:rsidR="00E07F53">
              <w:rPr>
                <w:noProof/>
                <w:webHidden/>
              </w:rPr>
              <w:fldChar w:fldCharType="end"/>
            </w:r>
          </w:hyperlink>
        </w:p>
        <w:p w14:paraId="5BD473BB" w14:textId="4BC5D4EE" w:rsidR="00E07F53" w:rsidRDefault="00B3428C">
          <w:pPr>
            <w:pStyle w:val="TOC1"/>
            <w:tabs>
              <w:tab w:val="right" w:leader="dot" w:pos="9350"/>
            </w:tabs>
            <w:rPr>
              <w:noProof/>
            </w:rPr>
          </w:pPr>
          <w:hyperlink w:anchor="_Toc70108771" w:history="1">
            <w:r w:rsidR="00E07F53" w:rsidRPr="000D597B">
              <w:rPr>
                <w:rStyle w:val="Hyperlink"/>
                <w:noProof/>
              </w:rPr>
              <w:t>Discrete Infrastructures and USE CASES</w:t>
            </w:r>
            <w:r w:rsidR="00E07F53">
              <w:rPr>
                <w:noProof/>
                <w:webHidden/>
              </w:rPr>
              <w:tab/>
            </w:r>
            <w:r w:rsidR="00E07F53">
              <w:rPr>
                <w:noProof/>
                <w:webHidden/>
              </w:rPr>
              <w:fldChar w:fldCharType="begin"/>
            </w:r>
            <w:r w:rsidR="00E07F53">
              <w:rPr>
                <w:noProof/>
                <w:webHidden/>
              </w:rPr>
              <w:instrText xml:space="preserve"> PAGEREF _Toc70108771 \h </w:instrText>
            </w:r>
            <w:r w:rsidR="00E07F53">
              <w:rPr>
                <w:noProof/>
                <w:webHidden/>
              </w:rPr>
            </w:r>
            <w:r w:rsidR="00E07F53">
              <w:rPr>
                <w:noProof/>
                <w:webHidden/>
              </w:rPr>
              <w:fldChar w:fldCharType="separate"/>
            </w:r>
            <w:r w:rsidR="00E07F53">
              <w:rPr>
                <w:noProof/>
                <w:webHidden/>
              </w:rPr>
              <w:t>10</w:t>
            </w:r>
            <w:r w:rsidR="00E07F53">
              <w:rPr>
                <w:noProof/>
                <w:webHidden/>
              </w:rPr>
              <w:fldChar w:fldCharType="end"/>
            </w:r>
          </w:hyperlink>
        </w:p>
        <w:p w14:paraId="0068B10B" w14:textId="6915D629" w:rsidR="00E07F53" w:rsidRDefault="00B3428C">
          <w:pPr>
            <w:pStyle w:val="TOC2"/>
            <w:tabs>
              <w:tab w:val="right" w:leader="dot" w:pos="9350"/>
            </w:tabs>
            <w:rPr>
              <w:noProof/>
              <w:sz w:val="22"/>
              <w:szCs w:val="22"/>
            </w:rPr>
          </w:pPr>
          <w:hyperlink w:anchor="_Toc70108772" w:history="1">
            <w:r w:rsidR="00E07F53" w:rsidRPr="000D597B">
              <w:rPr>
                <w:rStyle w:val="Hyperlink"/>
                <w:rFonts w:eastAsia="Times New Roman"/>
                <w:noProof/>
              </w:rPr>
              <w:t>Multi Rotor Drones</w:t>
            </w:r>
            <w:r w:rsidR="00E07F53">
              <w:rPr>
                <w:noProof/>
                <w:webHidden/>
              </w:rPr>
              <w:tab/>
            </w:r>
            <w:r w:rsidR="00E07F53">
              <w:rPr>
                <w:noProof/>
                <w:webHidden/>
              </w:rPr>
              <w:fldChar w:fldCharType="begin"/>
            </w:r>
            <w:r w:rsidR="00E07F53">
              <w:rPr>
                <w:noProof/>
                <w:webHidden/>
              </w:rPr>
              <w:instrText xml:space="preserve"> PAGEREF _Toc70108772 \h </w:instrText>
            </w:r>
            <w:r w:rsidR="00E07F53">
              <w:rPr>
                <w:noProof/>
                <w:webHidden/>
              </w:rPr>
            </w:r>
            <w:r w:rsidR="00E07F53">
              <w:rPr>
                <w:noProof/>
                <w:webHidden/>
              </w:rPr>
              <w:fldChar w:fldCharType="separate"/>
            </w:r>
            <w:r w:rsidR="00E07F53">
              <w:rPr>
                <w:noProof/>
                <w:webHidden/>
              </w:rPr>
              <w:t>10</w:t>
            </w:r>
            <w:r w:rsidR="00E07F53">
              <w:rPr>
                <w:noProof/>
                <w:webHidden/>
              </w:rPr>
              <w:fldChar w:fldCharType="end"/>
            </w:r>
          </w:hyperlink>
        </w:p>
        <w:p w14:paraId="4B5C99E2" w14:textId="48AD1C9F" w:rsidR="00E07F53" w:rsidRDefault="00B3428C">
          <w:pPr>
            <w:pStyle w:val="TOC2"/>
            <w:tabs>
              <w:tab w:val="right" w:leader="dot" w:pos="9350"/>
            </w:tabs>
            <w:rPr>
              <w:noProof/>
              <w:sz w:val="22"/>
              <w:szCs w:val="22"/>
            </w:rPr>
          </w:pPr>
          <w:hyperlink w:anchor="_Toc70108773" w:history="1">
            <w:r w:rsidR="00E07F53" w:rsidRPr="000D597B">
              <w:rPr>
                <w:rStyle w:val="Hyperlink"/>
                <w:noProof/>
              </w:rPr>
              <w:t>Traffic and Suspicious Activity Detection</w:t>
            </w:r>
            <w:r w:rsidR="00E07F53">
              <w:rPr>
                <w:noProof/>
                <w:webHidden/>
              </w:rPr>
              <w:tab/>
            </w:r>
            <w:r w:rsidR="00E07F53">
              <w:rPr>
                <w:noProof/>
                <w:webHidden/>
              </w:rPr>
              <w:fldChar w:fldCharType="begin"/>
            </w:r>
            <w:r w:rsidR="00E07F53">
              <w:rPr>
                <w:noProof/>
                <w:webHidden/>
              </w:rPr>
              <w:instrText xml:space="preserve"> PAGEREF _Toc70108773 \h </w:instrText>
            </w:r>
            <w:r w:rsidR="00E07F53">
              <w:rPr>
                <w:noProof/>
                <w:webHidden/>
              </w:rPr>
            </w:r>
            <w:r w:rsidR="00E07F53">
              <w:rPr>
                <w:noProof/>
                <w:webHidden/>
              </w:rPr>
              <w:fldChar w:fldCharType="separate"/>
            </w:r>
            <w:r w:rsidR="00E07F53">
              <w:rPr>
                <w:noProof/>
                <w:webHidden/>
              </w:rPr>
              <w:t>11</w:t>
            </w:r>
            <w:r w:rsidR="00E07F53">
              <w:rPr>
                <w:noProof/>
                <w:webHidden/>
              </w:rPr>
              <w:fldChar w:fldCharType="end"/>
            </w:r>
          </w:hyperlink>
        </w:p>
        <w:p w14:paraId="3A88575C" w14:textId="446CDF36" w:rsidR="00E07F53" w:rsidRDefault="00B3428C">
          <w:pPr>
            <w:pStyle w:val="TOC3"/>
            <w:tabs>
              <w:tab w:val="right" w:leader="dot" w:pos="9350"/>
            </w:tabs>
            <w:rPr>
              <w:noProof/>
              <w:sz w:val="22"/>
              <w:szCs w:val="22"/>
            </w:rPr>
          </w:pPr>
          <w:hyperlink w:anchor="_Toc70108774" w:history="1">
            <w:r w:rsidR="00E07F53" w:rsidRPr="000D597B">
              <w:rPr>
                <w:rStyle w:val="Hyperlink"/>
                <w:noProof/>
              </w:rPr>
              <w:t>Definition:</w:t>
            </w:r>
            <w:r w:rsidR="00E07F53">
              <w:rPr>
                <w:noProof/>
                <w:webHidden/>
              </w:rPr>
              <w:tab/>
            </w:r>
            <w:r w:rsidR="00E07F53">
              <w:rPr>
                <w:noProof/>
                <w:webHidden/>
              </w:rPr>
              <w:fldChar w:fldCharType="begin"/>
            </w:r>
            <w:r w:rsidR="00E07F53">
              <w:rPr>
                <w:noProof/>
                <w:webHidden/>
              </w:rPr>
              <w:instrText xml:space="preserve"> PAGEREF _Toc70108774 \h </w:instrText>
            </w:r>
            <w:r w:rsidR="00E07F53">
              <w:rPr>
                <w:noProof/>
                <w:webHidden/>
              </w:rPr>
            </w:r>
            <w:r w:rsidR="00E07F53">
              <w:rPr>
                <w:noProof/>
                <w:webHidden/>
              </w:rPr>
              <w:fldChar w:fldCharType="separate"/>
            </w:r>
            <w:r w:rsidR="00E07F53">
              <w:rPr>
                <w:noProof/>
                <w:webHidden/>
              </w:rPr>
              <w:t>11</w:t>
            </w:r>
            <w:r w:rsidR="00E07F53">
              <w:rPr>
                <w:noProof/>
                <w:webHidden/>
              </w:rPr>
              <w:fldChar w:fldCharType="end"/>
            </w:r>
          </w:hyperlink>
        </w:p>
        <w:p w14:paraId="1B8C27A3" w14:textId="12A63A06" w:rsidR="00E07F53" w:rsidRDefault="00B3428C">
          <w:pPr>
            <w:pStyle w:val="TOC3"/>
            <w:tabs>
              <w:tab w:val="right" w:leader="dot" w:pos="9350"/>
            </w:tabs>
            <w:rPr>
              <w:noProof/>
              <w:sz w:val="22"/>
              <w:szCs w:val="22"/>
            </w:rPr>
          </w:pPr>
          <w:hyperlink w:anchor="_Toc70108775" w:history="1">
            <w:r w:rsidR="00E07F53" w:rsidRPr="000D597B">
              <w:rPr>
                <w:rStyle w:val="Hyperlink"/>
                <w:noProof/>
              </w:rPr>
              <w:t>Vehicle Detection from Ariel Imagery</w:t>
            </w:r>
            <w:r w:rsidR="00E07F53">
              <w:rPr>
                <w:noProof/>
                <w:webHidden/>
              </w:rPr>
              <w:tab/>
            </w:r>
            <w:r w:rsidR="00E07F53">
              <w:rPr>
                <w:noProof/>
                <w:webHidden/>
              </w:rPr>
              <w:fldChar w:fldCharType="begin"/>
            </w:r>
            <w:r w:rsidR="00E07F53">
              <w:rPr>
                <w:noProof/>
                <w:webHidden/>
              </w:rPr>
              <w:instrText xml:space="preserve"> PAGEREF _Toc70108775 \h </w:instrText>
            </w:r>
            <w:r w:rsidR="00E07F53">
              <w:rPr>
                <w:noProof/>
                <w:webHidden/>
              </w:rPr>
            </w:r>
            <w:r w:rsidR="00E07F53">
              <w:rPr>
                <w:noProof/>
                <w:webHidden/>
              </w:rPr>
              <w:fldChar w:fldCharType="separate"/>
            </w:r>
            <w:r w:rsidR="00E07F53">
              <w:rPr>
                <w:noProof/>
                <w:webHidden/>
              </w:rPr>
              <w:t>11</w:t>
            </w:r>
            <w:r w:rsidR="00E07F53">
              <w:rPr>
                <w:noProof/>
                <w:webHidden/>
              </w:rPr>
              <w:fldChar w:fldCharType="end"/>
            </w:r>
          </w:hyperlink>
        </w:p>
        <w:p w14:paraId="6AD94911" w14:textId="39DB740D" w:rsidR="00E07F53" w:rsidRDefault="00B3428C">
          <w:pPr>
            <w:pStyle w:val="TOC3"/>
            <w:tabs>
              <w:tab w:val="right" w:leader="dot" w:pos="9350"/>
            </w:tabs>
            <w:rPr>
              <w:noProof/>
              <w:sz w:val="22"/>
              <w:szCs w:val="22"/>
            </w:rPr>
          </w:pPr>
          <w:hyperlink w:anchor="_Toc70108776" w:history="1">
            <w:r w:rsidR="00E07F53" w:rsidRPr="000D597B">
              <w:rPr>
                <w:rStyle w:val="Hyperlink"/>
                <w:noProof/>
              </w:rPr>
              <w:t>Vehicle Tracking using Mean Shift Tracking Algorithm</w:t>
            </w:r>
            <w:r w:rsidR="00E07F53">
              <w:rPr>
                <w:noProof/>
                <w:webHidden/>
              </w:rPr>
              <w:tab/>
            </w:r>
            <w:r w:rsidR="00E07F53">
              <w:rPr>
                <w:noProof/>
                <w:webHidden/>
              </w:rPr>
              <w:fldChar w:fldCharType="begin"/>
            </w:r>
            <w:r w:rsidR="00E07F53">
              <w:rPr>
                <w:noProof/>
                <w:webHidden/>
              </w:rPr>
              <w:instrText xml:space="preserve"> PAGEREF _Toc70108776 \h </w:instrText>
            </w:r>
            <w:r w:rsidR="00E07F53">
              <w:rPr>
                <w:noProof/>
                <w:webHidden/>
              </w:rPr>
            </w:r>
            <w:r w:rsidR="00E07F53">
              <w:rPr>
                <w:noProof/>
                <w:webHidden/>
              </w:rPr>
              <w:fldChar w:fldCharType="separate"/>
            </w:r>
            <w:r w:rsidR="00E07F53">
              <w:rPr>
                <w:noProof/>
                <w:webHidden/>
              </w:rPr>
              <w:t>12</w:t>
            </w:r>
            <w:r w:rsidR="00E07F53">
              <w:rPr>
                <w:noProof/>
                <w:webHidden/>
              </w:rPr>
              <w:fldChar w:fldCharType="end"/>
            </w:r>
          </w:hyperlink>
        </w:p>
        <w:p w14:paraId="2CD4FB80" w14:textId="56D93E8F" w:rsidR="00E07F53" w:rsidRDefault="00B3428C">
          <w:pPr>
            <w:pStyle w:val="TOC2"/>
            <w:tabs>
              <w:tab w:val="right" w:leader="dot" w:pos="9350"/>
            </w:tabs>
            <w:rPr>
              <w:noProof/>
              <w:sz w:val="22"/>
              <w:szCs w:val="22"/>
            </w:rPr>
          </w:pPr>
          <w:hyperlink w:anchor="_Toc70108777" w:history="1">
            <w:r w:rsidR="00E07F53" w:rsidRPr="000D597B">
              <w:rPr>
                <w:rStyle w:val="Hyperlink"/>
                <w:noProof/>
              </w:rPr>
              <w:t>Moving Target Indication</w:t>
            </w:r>
            <w:r w:rsidR="00E07F53">
              <w:rPr>
                <w:noProof/>
                <w:webHidden/>
              </w:rPr>
              <w:tab/>
            </w:r>
            <w:r w:rsidR="00E07F53">
              <w:rPr>
                <w:noProof/>
                <w:webHidden/>
              </w:rPr>
              <w:fldChar w:fldCharType="begin"/>
            </w:r>
            <w:r w:rsidR="00E07F53">
              <w:rPr>
                <w:noProof/>
                <w:webHidden/>
              </w:rPr>
              <w:instrText xml:space="preserve"> PAGEREF _Toc70108777 \h </w:instrText>
            </w:r>
            <w:r w:rsidR="00E07F53">
              <w:rPr>
                <w:noProof/>
                <w:webHidden/>
              </w:rPr>
            </w:r>
            <w:r w:rsidR="00E07F53">
              <w:rPr>
                <w:noProof/>
                <w:webHidden/>
              </w:rPr>
              <w:fldChar w:fldCharType="separate"/>
            </w:r>
            <w:r w:rsidR="00E07F53">
              <w:rPr>
                <w:noProof/>
                <w:webHidden/>
              </w:rPr>
              <w:t>13</w:t>
            </w:r>
            <w:r w:rsidR="00E07F53">
              <w:rPr>
                <w:noProof/>
                <w:webHidden/>
              </w:rPr>
              <w:fldChar w:fldCharType="end"/>
            </w:r>
          </w:hyperlink>
        </w:p>
        <w:p w14:paraId="01C12DC1" w14:textId="5B77CFF0" w:rsidR="00E07F53" w:rsidRDefault="00B3428C">
          <w:pPr>
            <w:pStyle w:val="TOC2"/>
            <w:tabs>
              <w:tab w:val="right" w:leader="dot" w:pos="9350"/>
            </w:tabs>
            <w:rPr>
              <w:noProof/>
              <w:sz w:val="22"/>
              <w:szCs w:val="22"/>
            </w:rPr>
          </w:pPr>
          <w:hyperlink w:anchor="_Toc70108778" w:history="1">
            <w:r w:rsidR="00E07F53" w:rsidRPr="000D597B">
              <w:rPr>
                <w:rStyle w:val="Hyperlink"/>
                <w:noProof/>
              </w:rPr>
              <w:t>Overview of all the strategies</w:t>
            </w:r>
            <w:r w:rsidR="00E07F53">
              <w:rPr>
                <w:noProof/>
                <w:webHidden/>
              </w:rPr>
              <w:tab/>
            </w:r>
            <w:r w:rsidR="00E07F53">
              <w:rPr>
                <w:noProof/>
                <w:webHidden/>
              </w:rPr>
              <w:fldChar w:fldCharType="begin"/>
            </w:r>
            <w:r w:rsidR="00E07F53">
              <w:rPr>
                <w:noProof/>
                <w:webHidden/>
              </w:rPr>
              <w:instrText xml:space="preserve"> PAGEREF _Toc70108778 \h </w:instrText>
            </w:r>
            <w:r w:rsidR="00E07F53">
              <w:rPr>
                <w:noProof/>
                <w:webHidden/>
              </w:rPr>
            </w:r>
            <w:r w:rsidR="00E07F53">
              <w:rPr>
                <w:noProof/>
                <w:webHidden/>
              </w:rPr>
              <w:fldChar w:fldCharType="separate"/>
            </w:r>
            <w:r w:rsidR="00E07F53">
              <w:rPr>
                <w:noProof/>
                <w:webHidden/>
              </w:rPr>
              <w:t>14</w:t>
            </w:r>
            <w:r w:rsidR="00E07F53">
              <w:rPr>
                <w:noProof/>
                <w:webHidden/>
              </w:rPr>
              <w:fldChar w:fldCharType="end"/>
            </w:r>
          </w:hyperlink>
        </w:p>
        <w:p w14:paraId="6B04E6D4" w14:textId="04C7358F" w:rsidR="00E07F53" w:rsidRDefault="00B3428C">
          <w:pPr>
            <w:pStyle w:val="TOC1"/>
            <w:tabs>
              <w:tab w:val="right" w:leader="dot" w:pos="9350"/>
            </w:tabs>
            <w:rPr>
              <w:noProof/>
            </w:rPr>
          </w:pPr>
          <w:hyperlink w:anchor="_Toc70108779" w:history="1">
            <w:r w:rsidR="00E07F53" w:rsidRPr="000D597B">
              <w:rPr>
                <w:rStyle w:val="Hyperlink"/>
                <w:noProof/>
              </w:rPr>
              <w:t>Deductive Reasoning</w:t>
            </w:r>
            <w:r w:rsidR="00E07F53">
              <w:rPr>
                <w:noProof/>
                <w:webHidden/>
              </w:rPr>
              <w:tab/>
            </w:r>
            <w:r w:rsidR="00E07F53">
              <w:rPr>
                <w:noProof/>
                <w:webHidden/>
              </w:rPr>
              <w:fldChar w:fldCharType="begin"/>
            </w:r>
            <w:r w:rsidR="00E07F53">
              <w:rPr>
                <w:noProof/>
                <w:webHidden/>
              </w:rPr>
              <w:instrText xml:space="preserve"> PAGEREF _Toc70108779 \h </w:instrText>
            </w:r>
            <w:r w:rsidR="00E07F53">
              <w:rPr>
                <w:noProof/>
                <w:webHidden/>
              </w:rPr>
            </w:r>
            <w:r w:rsidR="00E07F53">
              <w:rPr>
                <w:noProof/>
                <w:webHidden/>
              </w:rPr>
              <w:fldChar w:fldCharType="separate"/>
            </w:r>
            <w:r w:rsidR="00E07F53">
              <w:rPr>
                <w:noProof/>
                <w:webHidden/>
              </w:rPr>
              <w:t>15</w:t>
            </w:r>
            <w:r w:rsidR="00E07F53">
              <w:rPr>
                <w:noProof/>
                <w:webHidden/>
              </w:rPr>
              <w:fldChar w:fldCharType="end"/>
            </w:r>
          </w:hyperlink>
        </w:p>
        <w:p w14:paraId="3618492E" w14:textId="7F50BD84" w:rsidR="00E07F53" w:rsidRDefault="00B3428C">
          <w:pPr>
            <w:pStyle w:val="TOC1"/>
            <w:tabs>
              <w:tab w:val="right" w:leader="dot" w:pos="9350"/>
            </w:tabs>
            <w:rPr>
              <w:noProof/>
            </w:rPr>
          </w:pPr>
          <w:hyperlink w:anchor="_Toc70108780" w:history="1">
            <w:r w:rsidR="00E07F53" w:rsidRPr="000D597B">
              <w:rPr>
                <w:rStyle w:val="Hyperlink"/>
                <w:noProof/>
              </w:rPr>
              <w:t>Conclusion</w:t>
            </w:r>
            <w:r w:rsidR="00E07F53">
              <w:rPr>
                <w:noProof/>
                <w:webHidden/>
              </w:rPr>
              <w:tab/>
            </w:r>
            <w:r w:rsidR="00E07F53">
              <w:rPr>
                <w:noProof/>
                <w:webHidden/>
              </w:rPr>
              <w:fldChar w:fldCharType="begin"/>
            </w:r>
            <w:r w:rsidR="00E07F53">
              <w:rPr>
                <w:noProof/>
                <w:webHidden/>
              </w:rPr>
              <w:instrText xml:space="preserve"> PAGEREF _Toc70108780 \h </w:instrText>
            </w:r>
            <w:r w:rsidR="00E07F53">
              <w:rPr>
                <w:noProof/>
                <w:webHidden/>
              </w:rPr>
            </w:r>
            <w:r w:rsidR="00E07F53">
              <w:rPr>
                <w:noProof/>
                <w:webHidden/>
              </w:rPr>
              <w:fldChar w:fldCharType="separate"/>
            </w:r>
            <w:r w:rsidR="00E07F53">
              <w:rPr>
                <w:noProof/>
                <w:webHidden/>
              </w:rPr>
              <w:t>16</w:t>
            </w:r>
            <w:r w:rsidR="00E07F53">
              <w:rPr>
                <w:noProof/>
                <w:webHidden/>
              </w:rPr>
              <w:fldChar w:fldCharType="end"/>
            </w:r>
          </w:hyperlink>
        </w:p>
        <w:p w14:paraId="5CBC4559" w14:textId="070EED3F" w:rsidR="00E07F53" w:rsidRDefault="00B3428C">
          <w:pPr>
            <w:pStyle w:val="TOC1"/>
            <w:tabs>
              <w:tab w:val="right" w:leader="dot" w:pos="9350"/>
            </w:tabs>
            <w:rPr>
              <w:noProof/>
            </w:rPr>
          </w:pPr>
          <w:hyperlink w:anchor="_Toc70108781" w:history="1">
            <w:r w:rsidR="00E07F53" w:rsidRPr="000D597B">
              <w:rPr>
                <w:rStyle w:val="Hyperlink"/>
                <w:noProof/>
              </w:rPr>
              <w:t>References</w:t>
            </w:r>
            <w:r w:rsidR="00E07F53">
              <w:rPr>
                <w:noProof/>
                <w:webHidden/>
              </w:rPr>
              <w:tab/>
            </w:r>
            <w:r w:rsidR="00E07F53">
              <w:rPr>
                <w:noProof/>
                <w:webHidden/>
              </w:rPr>
              <w:fldChar w:fldCharType="begin"/>
            </w:r>
            <w:r w:rsidR="00E07F53">
              <w:rPr>
                <w:noProof/>
                <w:webHidden/>
              </w:rPr>
              <w:instrText xml:space="preserve"> PAGEREF _Toc70108781 \h </w:instrText>
            </w:r>
            <w:r w:rsidR="00E07F53">
              <w:rPr>
                <w:noProof/>
                <w:webHidden/>
              </w:rPr>
            </w:r>
            <w:r w:rsidR="00E07F53">
              <w:rPr>
                <w:noProof/>
                <w:webHidden/>
              </w:rPr>
              <w:fldChar w:fldCharType="separate"/>
            </w:r>
            <w:r w:rsidR="00E07F53">
              <w:rPr>
                <w:noProof/>
                <w:webHidden/>
              </w:rPr>
              <w:t>16</w:t>
            </w:r>
            <w:r w:rsidR="00E07F53">
              <w:rPr>
                <w:noProof/>
                <w:webHidden/>
              </w:rPr>
              <w:fldChar w:fldCharType="end"/>
            </w:r>
          </w:hyperlink>
        </w:p>
        <w:p w14:paraId="086F6EC0" w14:textId="3DBD46CB" w:rsidR="005753EF" w:rsidRDefault="005753EF">
          <w:r>
            <w:rPr>
              <w:b/>
              <w:bCs/>
              <w:noProof/>
            </w:rPr>
            <w:fldChar w:fldCharType="end"/>
          </w:r>
        </w:p>
      </w:sdtContent>
    </w:sdt>
    <w:p w14:paraId="5E80CE2D" w14:textId="77777777" w:rsidR="00E07F53" w:rsidRDefault="00E07F53" w:rsidP="00E07F53">
      <w:pPr>
        <w:rPr>
          <w:b/>
          <w:bCs/>
          <w:sz w:val="28"/>
          <w:szCs w:val="28"/>
        </w:rPr>
      </w:pPr>
    </w:p>
    <w:p w14:paraId="34A64CCA" w14:textId="3C58D57B" w:rsidR="00DD0615" w:rsidRDefault="00DD0615" w:rsidP="00E07F53">
      <w:pPr>
        <w:pStyle w:val="Heading1"/>
      </w:pPr>
      <w:bookmarkStart w:id="0" w:name="_Toc70108755"/>
      <w:r>
        <w:lastRenderedPageBreak/>
        <w:t>Abstract</w:t>
      </w:r>
      <w:bookmarkEnd w:id="0"/>
    </w:p>
    <w:p w14:paraId="3702A062" w14:textId="58261180" w:rsidR="00EB7366" w:rsidRPr="00EB7366" w:rsidRDefault="00EB7366" w:rsidP="00DD0615">
      <w:pPr>
        <w:rPr>
          <w:b/>
          <w:bCs/>
        </w:rPr>
      </w:pPr>
      <w:r>
        <w:t>Unmanned Aerial Vehicles (UAVs) or “Drones” have gained attention among the public and private sectors. Practical applications such as facility inspection, mapping, surveillance, delivery, etc. have been intensively tested. Over the last decade, UAV applications in transportation engineering have included experiments with traffic surveillance, infrastructure monitoring, and roadway incident management. Most have focused on transmitting on-site video footage to traffic management centers so traffic operators can monitor congestion, coordinate incident response crews, or collect traffic data in areas without CCTV surveillance systems. In this document, the focus is to explore the feasibility of using UAV to accelerate the site surveying at major traffic monitoring and management system with comprehensive tracking and detection algorithms. With each technique, the respective use case is also discussed. A prototype UAV system that can be rapidly deployed in the field for video-based site surveying and 3D reconstruction of accident sites has also been proposed.</w:t>
      </w:r>
    </w:p>
    <w:p w14:paraId="0A622CC0" w14:textId="25578AED" w:rsidR="00DD0615" w:rsidRDefault="00DD0615" w:rsidP="00E07F53">
      <w:pPr>
        <w:pStyle w:val="Heading1"/>
      </w:pPr>
      <w:bookmarkStart w:id="1" w:name="_Toc70108756"/>
      <w:r>
        <w:t>Introduction</w:t>
      </w:r>
      <w:bookmarkEnd w:id="1"/>
    </w:p>
    <w:p w14:paraId="2A796C89" w14:textId="13D92618" w:rsidR="00DD0615" w:rsidRDefault="00DD0615" w:rsidP="00DD0615">
      <w:r>
        <w:t xml:space="preserve">The traffic jam is a daily-life problem in any metropolitan city. With the rise of standard of living, the number of vehicles is increasing at an exponential rate. In response to this, many research and practical implementation are done in developing a traffic monitoring system (TMS), i.e., a traffic </w:t>
      </w:r>
      <w:r w:rsidR="000F3571">
        <w:t>monitoring system</w:t>
      </w:r>
      <w:r>
        <w:t xml:space="preserve"> which is involved in a much closer interaction with all the components of a traffic including vehicles, drivers, and even pedestrian. It not only provides safety at intersections and prevents traffic </w:t>
      </w:r>
      <w:r w:rsidR="00CE00DF">
        <w:t>jam but</w:t>
      </w:r>
      <w:r>
        <w:t xml:space="preserve"> manages the </w:t>
      </w:r>
      <w:r w:rsidR="006A667A">
        <w:t>traffic</w:t>
      </w:r>
      <w:r>
        <w:t xml:space="preserve">. </w:t>
      </w:r>
    </w:p>
    <w:p w14:paraId="0847EC5D" w14:textId="0A638339" w:rsidR="006235D8" w:rsidRDefault="00DD0615" w:rsidP="00DD0615">
      <w:r>
        <w:t xml:space="preserve">The augmentation of drones is a beneficial and efficient approach in this monitoring system. Drones have an imprudent usage in Military, </w:t>
      </w:r>
      <w:r w:rsidR="00CE00DF">
        <w:t>Surveillance,</w:t>
      </w:r>
      <w:r>
        <w:t xml:space="preserve"> Medicine and Photography. But </w:t>
      </w:r>
      <w:r w:rsidR="00CE00DF">
        <w:t xml:space="preserve">an idea of interconnecting these smart agents to develop a complete network for prefection is all that is discussed in this indenture. Furthermore, there are different surveilling techniques and hardware </w:t>
      </w:r>
      <w:r w:rsidR="006235D8">
        <w:t>indentation that</w:t>
      </w:r>
      <w:r w:rsidR="00CE00DF">
        <w:t xml:space="preserve"> will be elucidated later.</w:t>
      </w:r>
    </w:p>
    <w:p w14:paraId="26ADDC9A" w14:textId="30068DC0" w:rsidR="0061417D" w:rsidRDefault="0061417D" w:rsidP="0061417D">
      <w:pPr>
        <w:pStyle w:val="Heading1"/>
      </w:pPr>
      <w:r>
        <w:t>Structure of Agent</w:t>
      </w:r>
    </w:p>
    <w:p w14:paraId="0678D55F" w14:textId="106B1140" w:rsidR="00106FFC" w:rsidRDefault="00106FFC" w:rsidP="00106FFC">
      <w:r>
        <w:t xml:space="preserve">The internal hardware and software structure of the agent is responsible for making a drone an agent or particularly intelligent agent. The key characteristics of agent structure are </w:t>
      </w:r>
    </w:p>
    <w:p w14:paraId="76817E04" w14:textId="4202D62A" w:rsidR="00106FFC" w:rsidRDefault="00106FFC" w:rsidP="00106FFC">
      <w:pPr>
        <w:pStyle w:val="ListParagraph"/>
        <w:numPr>
          <w:ilvl w:val="0"/>
          <w:numId w:val="8"/>
        </w:numPr>
      </w:pPr>
      <w:r>
        <w:t xml:space="preserve">An infrared active camera is installed on the </w:t>
      </w:r>
      <w:r w:rsidR="00F62BEB">
        <w:t>drone, which</w:t>
      </w:r>
      <w:r>
        <w:t xml:space="preserve"> is capable of capturing videos at very high frame rate and in high to low light exposure.</w:t>
      </w:r>
    </w:p>
    <w:p w14:paraId="217A1CEC" w14:textId="4BD1A0BA" w:rsidR="00106FFC" w:rsidRDefault="00106FFC" w:rsidP="00106FFC">
      <w:pPr>
        <w:pStyle w:val="ListParagraph"/>
        <w:numPr>
          <w:ilvl w:val="0"/>
          <w:numId w:val="8"/>
        </w:numPr>
      </w:pPr>
      <w:r>
        <w:t>The data from drone is continuously being transferred to central ROS (Robot Central System) which has OpenCV and other image interpretation programs installed on it.</w:t>
      </w:r>
    </w:p>
    <w:p w14:paraId="440FE8EB" w14:textId="6198B068" w:rsidR="00106FFC" w:rsidRDefault="00106FFC" w:rsidP="00106FFC">
      <w:pPr>
        <w:pStyle w:val="ListParagraph"/>
        <w:numPr>
          <w:ilvl w:val="0"/>
          <w:numId w:val="8"/>
        </w:numPr>
      </w:pPr>
      <w:r>
        <w:t>After the estimation of frame of reference, the data is further processed in a server on the Unity game engine platform.</w:t>
      </w:r>
    </w:p>
    <w:p w14:paraId="39B48250" w14:textId="67CB63D3" w:rsidR="00106FFC" w:rsidRPr="00106FFC" w:rsidRDefault="00106FFC" w:rsidP="00106FFC">
      <w:pPr>
        <w:pStyle w:val="ListParagraph"/>
        <w:numPr>
          <w:ilvl w:val="0"/>
          <w:numId w:val="8"/>
        </w:numPr>
      </w:pPr>
      <w:r>
        <w:t xml:space="preserve">An optional operator is also available to provide manual control in some special case where the intelligent decision making of the agent is being tested. </w:t>
      </w:r>
    </w:p>
    <w:p w14:paraId="1F515C98" w14:textId="5EE27099" w:rsidR="0061417D" w:rsidRPr="0061417D" w:rsidRDefault="00106FFC" w:rsidP="0061417D">
      <w:r>
        <w:rPr>
          <w:noProof/>
        </w:rPr>
        <w:lastRenderedPageBreak/>
        <w:drawing>
          <wp:inline distT="0" distB="0" distL="0" distR="0" wp14:anchorId="63DECC15" wp14:editId="7583DDD7">
            <wp:extent cx="5943600" cy="21336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133600"/>
                    </a:xfrm>
                    <a:prstGeom prst="rect">
                      <a:avLst/>
                    </a:prstGeom>
                    <a:noFill/>
                    <a:ln>
                      <a:noFill/>
                    </a:ln>
                  </pic:spPr>
                </pic:pic>
              </a:graphicData>
            </a:graphic>
          </wp:inline>
        </w:drawing>
      </w:r>
    </w:p>
    <w:p w14:paraId="4A435F7C" w14:textId="03630879" w:rsidR="006235D8" w:rsidRDefault="006235D8" w:rsidP="00E07F53">
      <w:pPr>
        <w:pStyle w:val="Heading1"/>
      </w:pPr>
      <w:bookmarkStart w:id="2" w:name="_Toc70108757"/>
      <w:r>
        <w:t>Environment</w:t>
      </w:r>
      <w:bookmarkEnd w:id="2"/>
      <w:r>
        <w:t xml:space="preserve"> </w:t>
      </w:r>
    </w:p>
    <w:p w14:paraId="1C7FA129" w14:textId="296DBA66" w:rsidR="000C0508" w:rsidRPr="000C0508" w:rsidRDefault="00CE00DF" w:rsidP="000C0508">
      <w:r>
        <w:t xml:space="preserve"> </w:t>
      </w:r>
      <w:r w:rsidR="00052391">
        <w:t xml:space="preserve">Drone based </w:t>
      </w:r>
      <w:r w:rsidR="000C0508">
        <w:t>surveillance</w:t>
      </w:r>
      <w:r w:rsidR="00052391">
        <w:t xml:space="preserve"> agents encounter real time environment so it has these following environment</w:t>
      </w:r>
      <w:r w:rsidR="000C0508">
        <w:t xml:space="preserve"> properties:</w:t>
      </w:r>
    </w:p>
    <w:tbl>
      <w:tblPr>
        <w:tblStyle w:val="TableGrid"/>
        <w:tblW w:w="0" w:type="auto"/>
        <w:tblLook w:val="04A0" w:firstRow="1" w:lastRow="0" w:firstColumn="1" w:lastColumn="0" w:noHBand="0" w:noVBand="1"/>
      </w:tblPr>
      <w:tblGrid>
        <w:gridCol w:w="4675"/>
        <w:gridCol w:w="4675"/>
      </w:tblGrid>
      <w:tr w:rsidR="000C0508" w14:paraId="5AF62129" w14:textId="77777777" w:rsidTr="000C0508">
        <w:tc>
          <w:tcPr>
            <w:tcW w:w="4675" w:type="dxa"/>
          </w:tcPr>
          <w:p w14:paraId="186DDA8A" w14:textId="6F9AAF2B" w:rsidR="000C0508" w:rsidRPr="000C0508" w:rsidRDefault="000C0508" w:rsidP="00DD0615">
            <w:pPr>
              <w:rPr>
                <w:b/>
                <w:bCs/>
              </w:rPr>
            </w:pPr>
            <w:r>
              <w:rPr>
                <w:b/>
                <w:bCs/>
              </w:rPr>
              <w:t>Environment</w:t>
            </w:r>
          </w:p>
        </w:tc>
        <w:tc>
          <w:tcPr>
            <w:tcW w:w="4675" w:type="dxa"/>
          </w:tcPr>
          <w:p w14:paraId="4965A19F" w14:textId="0AD94B49" w:rsidR="000C0508" w:rsidRPr="000C0508" w:rsidRDefault="000C0508" w:rsidP="00DD0615">
            <w:pPr>
              <w:rPr>
                <w:b/>
                <w:bCs/>
              </w:rPr>
            </w:pPr>
            <w:r>
              <w:rPr>
                <w:b/>
                <w:bCs/>
              </w:rPr>
              <w:t>Reason</w:t>
            </w:r>
          </w:p>
        </w:tc>
      </w:tr>
      <w:tr w:rsidR="000C0508" w14:paraId="23A2E710" w14:textId="77777777" w:rsidTr="000C0508">
        <w:tc>
          <w:tcPr>
            <w:tcW w:w="4675" w:type="dxa"/>
          </w:tcPr>
          <w:p w14:paraId="2F62F7EA" w14:textId="52A61F6A" w:rsidR="000C0508" w:rsidRDefault="000C0508" w:rsidP="00DD0615">
            <w:r>
              <w:t>Inaccessible</w:t>
            </w:r>
          </w:p>
        </w:tc>
        <w:tc>
          <w:tcPr>
            <w:tcW w:w="4675" w:type="dxa"/>
          </w:tcPr>
          <w:p w14:paraId="02CD9392" w14:textId="1F5934C0" w:rsidR="000C0508" w:rsidRDefault="000C0508" w:rsidP="00DD0615">
            <w:r>
              <w:t xml:space="preserve">Since the action in a </w:t>
            </w:r>
            <w:r w:rsidR="00F62BEB">
              <w:t>traffic,</w:t>
            </w:r>
            <w:r>
              <w:t xml:space="preserve"> surveillance environment does not guarantee the outcome.</w:t>
            </w:r>
          </w:p>
        </w:tc>
      </w:tr>
      <w:tr w:rsidR="000C0508" w14:paraId="59B8361E" w14:textId="77777777" w:rsidTr="000C0508">
        <w:tc>
          <w:tcPr>
            <w:tcW w:w="4675" w:type="dxa"/>
          </w:tcPr>
          <w:p w14:paraId="3B870BEF" w14:textId="5B425381" w:rsidR="000C0508" w:rsidRDefault="000C0508" w:rsidP="00DD0615">
            <w:r>
              <w:t>Non-deterministic</w:t>
            </w:r>
          </w:p>
        </w:tc>
        <w:tc>
          <w:tcPr>
            <w:tcW w:w="4675" w:type="dxa"/>
          </w:tcPr>
          <w:p w14:paraId="46E1A65E" w14:textId="2651A02B" w:rsidR="000C0508" w:rsidRDefault="000C0508" w:rsidP="00DD0615">
            <w:r>
              <w:t xml:space="preserve">Environment is real time so </w:t>
            </w:r>
            <w:r w:rsidR="00F62BEB">
              <w:t>it is</w:t>
            </w:r>
            <w:r>
              <w:t xml:space="preserve"> hard to determine its state.</w:t>
            </w:r>
          </w:p>
        </w:tc>
      </w:tr>
      <w:tr w:rsidR="000C0508" w14:paraId="206E3441" w14:textId="77777777" w:rsidTr="000C0508">
        <w:tc>
          <w:tcPr>
            <w:tcW w:w="4675" w:type="dxa"/>
          </w:tcPr>
          <w:p w14:paraId="0B01122A" w14:textId="1291E00C" w:rsidR="000C0508" w:rsidRDefault="00F57567" w:rsidP="00DD0615">
            <w:r>
              <w:t>E</w:t>
            </w:r>
            <w:r w:rsidR="000C0508">
              <w:t>pisodic</w:t>
            </w:r>
          </w:p>
        </w:tc>
        <w:tc>
          <w:tcPr>
            <w:tcW w:w="4675" w:type="dxa"/>
          </w:tcPr>
          <w:p w14:paraId="43229300" w14:textId="49B61EF5" w:rsidR="000C0508" w:rsidRDefault="000C0508" w:rsidP="00DD0615">
            <w:r>
              <w:t xml:space="preserve">Agent encounters infinitely many environment </w:t>
            </w:r>
            <w:r w:rsidR="00F62BEB">
              <w:t>states, which</w:t>
            </w:r>
            <w:r>
              <w:t xml:space="preserve"> are changeable</w:t>
            </w:r>
            <w:r w:rsidR="00F55BE8">
              <w:t xml:space="preserve">, </w:t>
            </w:r>
            <w:r w:rsidR="00F57567">
              <w:t>linkage between two states.</w:t>
            </w:r>
          </w:p>
        </w:tc>
      </w:tr>
      <w:tr w:rsidR="000C0508" w14:paraId="761CD5BB" w14:textId="77777777" w:rsidTr="000C0508">
        <w:tc>
          <w:tcPr>
            <w:tcW w:w="4675" w:type="dxa"/>
          </w:tcPr>
          <w:p w14:paraId="3ED75F81" w14:textId="360DDAF6" w:rsidR="000C0508" w:rsidRDefault="000C0508" w:rsidP="00DD0615">
            <w:r>
              <w:t>Dynamic</w:t>
            </w:r>
          </w:p>
        </w:tc>
        <w:tc>
          <w:tcPr>
            <w:tcW w:w="4675" w:type="dxa"/>
          </w:tcPr>
          <w:p w14:paraId="6777B30D" w14:textId="50DCD0E4" w:rsidR="000C0508" w:rsidRDefault="000C0508" w:rsidP="00DD0615">
            <w:r>
              <w:t>Traffic environments are continuously changing so they are dynamic in nature.</w:t>
            </w:r>
          </w:p>
        </w:tc>
      </w:tr>
      <w:tr w:rsidR="000C0508" w14:paraId="295DD32A" w14:textId="77777777" w:rsidTr="000C0508">
        <w:tc>
          <w:tcPr>
            <w:tcW w:w="4675" w:type="dxa"/>
          </w:tcPr>
          <w:p w14:paraId="4B40693C" w14:textId="480FBFE9" w:rsidR="000C0508" w:rsidRDefault="000C0508" w:rsidP="00DD0615">
            <w:r>
              <w:t>Continuous</w:t>
            </w:r>
          </w:p>
        </w:tc>
        <w:tc>
          <w:tcPr>
            <w:tcW w:w="4675" w:type="dxa"/>
          </w:tcPr>
          <w:p w14:paraId="0111F7D8" w14:textId="374DB5DD" w:rsidR="000C0508" w:rsidRDefault="000C0508" w:rsidP="00DD0615">
            <w:r>
              <w:t>Traffic environment keeps on changing because its real time so it depicts a continuous environment</w:t>
            </w:r>
          </w:p>
        </w:tc>
      </w:tr>
    </w:tbl>
    <w:p w14:paraId="319A72AE" w14:textId="77777777" w:rsidR="00842A5D" w:rsidRDefault="00842A5D" w:rsidP="00DD0615"/>
    <w:p w14:paraId="4EE3466F" w14:textId="49F52311" w:rsidR="006235D8" w:rsidRDefault="006235D8" w:rsidP="00E07F53">
      <w:pPr>
        <w:pStyle w:val="Heading1"/>
      </w:pPr>
      <w:bookmarkStart w:id="3" w:name="_Toc70108758"/>
      <w:r>
        <w:t>Perception</w:t>
      </w:r>
      <w:bookmarkEnd w:id="3"/>
    </w:p>
    <w:p w14:paraId="41BB80FB" w14:textId="2873EC61" w:rsidR="006235D8" w:rsidRDefault="004A379A" w:rsidP="006235D8">
      <w:r>
        <w:t xml:space="preserve">Drone based </w:t>
      </w:r>
      <w:r w:rsidR="009907D0">
        <w:t>surveillance agent percept its action by a series of sensors. These can be hardware sensors in real time/ human environment and software sensors in software environment.</w:t>
      </w:r>
    </w:p>
    <w:p w14:paraId="024006BB" w14:textId="1DEF7294" w:rsidR="005C2C8C" w:rsidRDefault="005C2C8C" w:rsidP="006235D8">
      <w:r>
        <w:rPr>
          <w:noProof/>
        </w:rPr>
        <w:lastRenderedPageBreak/>
        <w:drawing>
          <wp:inline distT="0" distB="0" distL="0" distR="0" wp14:anchorId="3F667BB1" wp14:editId="4BBF9F7D">
            <wp:extent cx="5943600" cy="3473291"/>
            <wp:effectExtent l="0" t="0" r="0" b="0"/>
            <wp:docPr id="9" name="Picture 9" descr="aerial surveillance and security patr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erial surveillance and security patrol"/>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473291"/>
                    </a:xfrm>
                    <a:prstGeom prst="rect">
                      <a:avLst/>
                    </a:prstGeom>
                    <a:noFill/>
                    <a:ln>
                      <a:noFill/>
                    </a:ln>
                  </pic:spPr>
                </pic:pic>
              </a:graphicData>
            </a:graphic>
          </wp:inline>
        </w:drawing>
      </w:r>
    </w:p>
    <w:p w14:paraId="5019A137" w14:textId="7EB76A63" w:rsidR="009926FA" w:rsidRPr="00CF5BA5" w:rsidRDefault="009926FA" w:rsidP="00CF5BA5">
      <w:pPr>
        <w:numPr>
          <w:ilvl w:val="0"/>
          <w:numId w:val="5"/>
        </w:numPr>
      </w:pPr>
      <w:r w:rsidRPr="00CF5BA5">
        <w:t xml:space="preserve">The </w:t>
      </w:r>
      <w:r w:rsidRPr="00CF5BA5">
        <w:rPr>
          <w:i/>
          <w:iCs/>
        </w:rPr>
        <w:t xml:space="preserve">see </w:t>
      </w:r>
      <w:r w:rsidRPr="00CF5BA5">
        <w:t xml:space="preserve">function is the agent’s ability to observe its environment, whereas the </w:t>
      </w:r>
      <w:r w:rsidRPr="00CF5BA5">
        <w:rPr>
          <w:i/>
          <w:iCs/>
        </w:rPr>
        <w:t xml:space="preserve">action </w:t>
      </w:r>
      <w:r w:rsidRPr="00CF5BA5">
        <w:t xml:space="preserve">function represents the agent’s </w:t>
      </w:r>
      <w:r w:rsidR="00102265" w:rsidRPr="00CF5BA5">
        <w:t>decision-making</w:t>
      </w:r>
      <w:r w:rsidRPr="00CF5BA5">
        <w:t xml:space="preserve"> process</w:t>
      </w:r>
    </w:p>
    <w:p w14:paraId="024A8C6E" w14:textId="77777777" w:rsidR="009926FA" w:rsidRPr="00CF5BA5" w:rsidRDefault="009926FA" w:rsidP="00CF5BA5">
      <w:pPr>
        <w:numPr>
          <w:ilvl w:val="0"/>
          <w:numId w:val="5"/>
        </w:numPr>
      </w:pPr>
      <w:r w:rsidRPr="00CF5BA5">
        <w:rPr>
          <w:i/>
          <w:iCs/>
        </w:rPr>
        <w:t xml:space="preserve">Output </w:t>
      </w:r>
      <w:r w:rsidRPr="00CF5BA5">
        <w:t xml:space="preserve">of the </w:t>
      </w:r>
      <w:r w:rsidRPr="00CF5BA5">
        <w:rPr>
          <w:i/>
          <w:iCs/>
        </w:rPr>
        <w:t xml:space="preserve">see </w:t>
      </w:r>
      <w:r w:rsidRPr="00CF5BA5">
        <w:t xml:space="preserve">function is a </w:t>
      </w:r>
      <w:r w:rsidRPr="00CF5BA5">
        <w:rPr>
          <w:i/>
          <w:iCs/>
        </w:rPr>
        <w:t>percept</w:t>
      </w:r>
      <w:r w:rsidRPr="00CF5BA5">
        <w:t>:</w:t>
      </w:r>
    </w:p>
    <w:p w14:paraId="00FA1C73" w14:textId="28421018" w:rsidR="00CF5BA5" w:rsidRPr="00CF5BA5" w:rsidRDefault="00102265" w:rsidP="00CF5BA5">
      <w:pPr>
        <w:ind w:firstLine="720"/>
      </w:pPr>
      <w:r w:rsidRPr="00CF5BA5">
        <w:rPr>
          <w:i/>
          <w:iCs/>
        </w:rPr>
        <w:t>see</w:t>
      </w:r>
      <w:r w:rsidRPr="00CF5BA5">
        <w:t>:</w:t>
      </w:r>
      <w:r w:rsidR="00CF5BA5" w:rsidRPr="00CF5BA5">
        <w:t xml:space="preserve"> </w:t>
      </w:r>
      <w:r w:rsidR="00CF5BA5" w:rsidRPr="00CF5BA5">
        <w:rPr>
          <w:i/>
          <w:iCs/>
        </w:rPr>
        <w:t>E</w:t>
      </w:r>
      <w:r w:rsidR="00CF5BA5" w:rsidRPr="00CF5BA5">
        <w:t xml:space="preserve"> </w:t>
      </w:r>
      <w:r w:rsidR="00CF5BA5" w:rsidRPr="00CF5BA5">
        <w:sym w:font="Symbol" w:char="F0AE"/>
      </w:r>
      <w:r w:rsidR="00CF5BA5" w:rsidRPr="00CF5BA5">
        <w:t xml:space="preserve"> </w:t>
      </w:r>
      <w:r w:rsidR="00CF5BA5" w:rsidRPr="00CF5BA5">
        <w:rPr>
          <w:i/>
          <w:iCs/>
        </w:rPr>
        <w:t>Per</w:t>
      </w:r>
    </w:p>
    <w:p w14:paraId="16221C02" w14:textId="77777777" w:rsidR="00CF5BA5" w:rsidRPr="00CF5BA5" w:rsidRDefault="00CF5BA5" w:rsidP="00CF5BA5">
      <w:r w:rsidRPr="00CF5BA5">
        <w:t xml:space="preserve">which maps environment states to percepts, and </w:t>
      </w:r>
      <w:r w:rsidRPr="00CF5BA5">
        <w:rPr>
          <w:i/>
          <w:iCs/>
        </w:rPr>
        <w:t xml:space="preserve">action </w:t>
      </w:r>
      <w:r w:rsidRPr="00CF5BA5">
        <w:t>is now a function</w:t>
      </w:r>
    </w:p>
    <w:p w14:paraId="359933FD" w14:textId="5F3C315B" w:rsidR="00CF5BA5" w:rsidRPr="00CF5BA5" w:rsidRDefault="00102265" w:rsidP="00CF5BA5">
      <w:pPr>
        <w:ind w:firstLine="720"/>
      </w:pPr>
      <w:r w:rsidRPr="00CF5BA5">
        <w:rPr>
          <w:i/>
          <w:iCs/>
        </w:rPr>
        <w:t>action</w:t>
      </w:r>
      <w:r w:rsidRPr="00CF5BA5">
        <w:t>:</w:t>
      </w:r>
      <w:r w:rsidR="00CF5BA5" w:rsidRPr="00CF5BA5">
        <w:t xml:space="preserve"> </w:t>
      </w:r>
      <w:r w:rsidR="00CF5BA5" w:rsidRPr="00CF5BA5">
        <w:rPr>
          <w:i/>
          <w:iCs/>
        </w:rPr>
        <w:t>Per*</w:t>
      </w:r>
      <w:r w:rsidR="00CF5BA5" w:rsidRPr="00CF5BA5">
        <w:t xml:space="preserve"> </w:t>
      </w:r>
      <w:r w:rsidR="00CF5BA5" w:rsidRPr="00CF5BA5">
        <w:sym w:font="Symbol" w:char="F0AE"/>
      </w:r>
      <w:r w:rsidR="00CF5BA5" w:rsidRPr="00CF5BA5">
        <w:t xml:space="preserve"> </w:t>
      </w:r>
      <w:r w:rsidR="00CF5BA5" w:rsidRPr="00CF5BA5">
        <w:rPr>
          <w:i/>
          <w:iCs/>
        </w:rPr>
        <w:t>A</w:t>
      </w:r>
    </w:p>
    <w:p w14:paraId="777191D7" w14:textId="74B78C36" w:rsidR="00CF5BA5" w:rsidRDefault="00CF5BA5" w:rsidP="00CF5BA5">
      <w:r w:rsidRPr="00CF5BA5">
        <w:t>which maps sequences of percepts to actions</w:t>
      </w:r>
    </w:p>
    <w:tbl>
      <w:tblPr>
        <w:tblStyle w:val="TableGrid"/>
        <w:tblW w:w="0" w:type="auto"/>
        <w:tblLook w:val="04A0" w:firstRow="1" w:lastRow="0" w:firstColumn="1" w:lastColumn="0" w:noHBand="0" w:noVBand="1"/>
      </w:tblPr>
      <w:tblGrid>
        <w:gridCol w:w="2972"/>
        <w:gridCol w:w="6378"/>
      </w:tblGrid>
      <w:tr w:rsidR="00CF5BA5" w14:paraId="54B7690F" w14:textId="77777777" w:rsidTr="00102265">
        <w:tc>
          <w:tcPr>
            <w:tcW w:w="2972" w:type="dxa"/>
          </w:tcPr>
          <w:p w14:paraId="037AD682" w14:textId="27AA460F" w:rsidR="00CF5BA5" w:rsidRPr="00CF5BA5" w:rsidRDefault="00CF5BA5" w:rsidP="00CF5BA5">
            <w:pPr>
              <w:rPr>
                <w:b/>
                <w:bCs/>
              </w:rPr>
            </w:pPr>
            <w:r>
              <w:rPr>
                <w:b/>
                <w:bCs/>
              </w:rPr>
              <w:t>Percepts</w:t>
            </w:r>
          </w:p>
        </w:tc>
        <w:tc>
          <w:tcPr>
            <w:tcW w:w="6378" w:type="dxa"/>
          </w:tcPr>
          <w:p w14:paraId="1A83FE17" w14:textId="4A4E7634" w:rsidR="00CF5BA5" w:rsidRPr="00CF5BA5" w:rsidRDefault="00CF5BA5" w:rsidP="00CF5BA5">
            <w:pPr>
              <w:rPr>
                <w:b/>
                <w:bCs/>
              </w:rPr>
            </w:pPr>
            <w:r>
              <w:rPr>
                <w:b/>
                <w:bCs/>
              </w:rPr>
              <w:t>Actions</w:t>
            </w:r>
          </w:p>
        </w:tc>
      </w:tr>
      <w:tr w:rsidR="00CF5BA5" w14:paraId="2C882742" w14:textId="77777777" w:rsidTr="00102265">
        <w:tc>
          <w:tcPr>
            <w:tcW w:w="2972" w:type="dxa"/>
          </w:tcPr>
          <w:p w14:paraId="1B4640D7" w14:textId="06BC6F85" w:rsidR="00CF5BA5" w:rsidRDefault="00102265" w:rsidP="00CF5BA5">
            <w:r>
              <w:t>See (</w:t>
            </w:r>
            <w:r w:rsidR="00CF5BA5">
              <w:t>Fake plate)</w:t>
            </w:r>
          </w:p>
        </w:tc>
        <w:tc>
          <w:tcPr>
            <w:tcW w:w="6378" w:type="dxa"/>
          </w:tcPr>
          <w:p w14:paraId="71322A28" w14:textId="5CA15FC9" w:rsidR="00CF5BA5" w:rsidRDefault="00CF5BA5" w:rsidP="00CF5BA5">
            <w:r>
              <w:t>Alert police</w:t>
            </w:r>
            <w:r w:rsidR="00102265">
              <w:t xml:space="preserve">, </w:t>
            </w:r>
            <w:r>
              <w:t>follow the vehicle</w:t>
            </w:r>
            <w:r w:rsidR="00102265">
              <w:t xml:space="preserve"> and coordinate with another agent to tackle the situation.</w:t>
            </w:r>
          </w:p>
        </w:tc>
      </w:tr>
      <w:tr w:rsidR="00CF5BA5" w14:paraId="5F49445F" w14:textId="77777777" w:rsidTr="00102265">
        <w:tc>
          <w:tcPr>
            <w:tcW w:w="2972" w:type="dxa"/>
          </w:tcPr>
          <w:p w14:paraId="7E56EA03" w14:textId="65AB3D74" w:rsidR="00CF5BA5" w:rsidRDefault="00102265" w:rsidP="00CF5BA5">
            <w:r>
              <w:t>See (</w:t>
            </w:r>
            <w:r w:rsidR="00CF5BA5">
              <w:t>high speeding vehicle)</w:t>
            </w:r>
          </w:p>
        </w:tc>
        <w:tc>
          <w:tcPr>
            <w:tcW w:w="6378" w:type="dxa"/>
          </w:tcPr>
          <w:p w14:paraId="675C6987" w14:textId="1D76E474" w:rsidR="00CF5BA5" w:rsidRDefault="00CF5BA5" w:rsidP="00CF5BA5">
            <w:r>
              <w:t>Note its number and add its challan information in database</w:t>
            </w:r>
          </w:p>
        </w:tc>
      </w:tr>
      <w:tr w:rsidR="00CF5BA5" w14:paraId="02D5C968" w14:textId="77777777" w:rsidTr="00102265">
        <w:tc>
          <w:tcPr>
            <w:tcW w:w="2972" w:type="dxa"/>
          </w:tcPr>
          <w:p w14:paraId="18D0D2AC" w14:textId="203956EF" w:rsidR="00CF5BA5" w:rsidRDefault="00102265" w:rsidP="00CF5BA5">
            <w:r>
              <w:t>See (</w:t>
            </w:r>
            <w:r w:rsidR="00CF5BA5">
              <w:t>normal environment)</w:t>
            </w:r>
          </w:p>
        </w:tc>
        <w:tc>
          <w:tcPr>
            <w:tcW w:w="6378" w:type="dxa"/>
          </w:tcPr>
          <w:p w14:paraId="1E2EC204" w14:textId="69F42AD8" w:rsidR="00CF5BA5" w:rsidRDefault="00102265" w:rsidP="00CF5BA5">
            <w:r>
              <w:t>Do nothing</w:t>
            </w:r>
          </w:p>
        </w:tc>
      </w:tr>
    </w:tbl>
    <w:p w14:paraId="408AEAD4" w14:textId="77777777" w:rsidR="00CF5BA5" w:rsidRDefault="00CF5BA5" w:rsidP="00CF5BA5"/>
    <w:p w14:paraId="355A89CB" w14:textId="1E3309B4" w:rsidR="006A667A" w:rsidRDefault="00E77249" w:rsidP="00E07F53">
      <w:pPr>
        <w:pStyle w:val="Heading1"/>
      </w:pPr>
      <w:bookmarkStart w:id="4" w:name="_Toc70108759"/>
      <w:r>
        <w:t>Problem Definition</w:t>
      </w:r>
      <w:bookmarkEnd w:id="4"/>
    </w:p>
    <w:p w14:paraId="41B3471C" w14:textId="0D2C18A9" w:rsidR="006A667A" w:rsidRPr="000A505B" w:rsidRDefault="006A667A" w:rsidP="00DD0615">
      <w:r w:rsidRPr="000A505B">
        <w:t xml:space="preserve">The primary idea for the system is a matrix of drones mushed </w:t>
      </w:r>
      <w:r w:rsidR="007E6199" w:rsidRPr="000A505B">
        <w:t>together,</w:t>
      </w:r>
      <w:r w:rsidRPr="000A505B">
        <w:t xml:space="preserve"> tracking vehicles. If a </w:t>
      </w:r>
      <w:r w:rsidR="007E6199" w:rsidRPr="000A505B">
        <w:t>vehicle</w:t>
      </w:r>
      <w:r w:rsidRPr="000A505B">
        <w:t xml:space="preserve"> is detected to be violating or more specifically identified as suspicious then the left behind drone sends signal to the upcoming drone and the nearest station so that the vehicle is tracked down in time and stopped if necessary. It is more like an </w:t>
      </w:r>
      <w:r w:rsidR="007E6199" w:rsidRPr="000A505B">
        <w:t>e-challan technique</w:t>
      </w:r>
      <w:r w:rsidRPr="000A505B">
        <w:t>. But in this, there will be drones spooring rather than CCTV.</w:t>
      </w:r>
    </w:p>
    <w:p w14:paraId="6FBAC2C4" w14:textId="443F9A72" w:rsidR="000C4732" w:rsidRDefault="00E25DC3" w:rsidP="00DD0615">
      <w:pPr>
        <w:rPr>
          <w:sz w:val="24"/>
          <w:szCs w:val="24"/>
        </w:rPr>
      </w:pPr>
      <w:r>
        <w:rPr>
          <w:noProof/>
          <w:sz w:val="24"/>
          <w:szCs w:val="24"/>
        </w:rPr>
        <w:lastRenderedPageBreak/>
        <w:drawing>
          <wp:inline distT="0" distB="0" distL="0" distR="0" wp14:anchorId="5714E23A" wp14:editId="36B4999A">
            <wp:extent cx="5943600" cy="3883025"/>
            <wp:effectExtent l="0" t="0" r="0" b="31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883025"/>
                    </a:xfrm>
                    <a:prstGeom prst="rect">
                      <a:avLst/>
                    </a:prstGeom>
                  </pic:spPr>
                </pic:pic>
              </a:graphicData>
            </a:graphic>
          </wp:inline>
        </w:drawing>
      </w:r>
    </w:p>
    <w:p w14:paraId="721C293C" w14:textId="05C32E60" w:rsidR="000C4732" w:rsidRDefault="000C4732" w:rsidP="00DD0615">
      <w:pPr>
        <w:rPr>
          <w:sz w:val="24"/>
          <w:szCs w:val="24"/>
        </w:rPr>
      </w:pPr>
    </w:p>
    <w:p w14:paraId="2BD6C888" w14:textId="06E69557" w:rsidR="000C4732" w:rsidRPr="00B002F4" w:rsidRDefault="000C4732" w:rsidP="00DD0615">
      <w:r w:rsidRPr="00B002F4">
        <w:t xml:space="preserve">The above flow chart indicates a basic idea for one unit of the matrix. There must be a series of parallel units receiving the upcoming signals and </w:t>
      </w:r>
      <w:r w:rsidR="00C31937" w:rsidRPr="00B002F4">
        <w:t>trackers which then at a point makes a complete web resulting our system.</w:t>
      </w:r>
    </w:p>
    <w:p w14:paraId="56FBD46A" w14:textId="1EBC11FC" w:rsidR="006A6694" w:rsidRDefault="0028021C" w:rsidP="00E07F53">
      <w:pPr>
        <w:pStyle w:val="Heading1"/>
      </w:pPr>
      <w:bookmarkStart w:id="5" w:name="_Toc70108760"/>
      <w:r>
        <w:t>Operational Objectives</w:t>
      </w:r>
      <w:bookmarkEnd w:id="5"/>
    </w:p>
    <w:p w14:paraId="0F0CA507" w14:textId="060FD9EC" w:rsidR="006A6694" w:rsidRDefault="0028021C" w:rsidP="00DD0615">
      <w:pPr>
        <w:rPr>
          <w:rFonts w:cstheme="minorHAnsi"/>
          <w:color w:val="202124"/>
          <w:shd w:val="clear" w:color="auto" w:fill="FFFFFF"/>
        </w:rPr>
      </w:pPr>
      <w:r w:rsidRPr="0028021C">
        <w:rPr>
          <w:rFonts w:cstheme="minorHAnsi"/>
          <w:color w:val="202124"/>
          <w:shd w:val="clear" w:color="auto" w:fill="FFFFFF"/>
        </w:rPr>
        <w:t xml:space="preserve">Drones can provide on-ground situational awareness in case of emergencies like road accidents, oil leaks etc. </w:t>
      </w:r>
      <w:r w:rsidR="00014D18" w:rsidRPr="0028021C">
        <w:rPr>
          <w:rFonts w:cstheme="minorHAnsi"/>
          <w:color w:val="202124"/>
          <w:shd w:val="clear" w:color="auto" w:fill="FFFFFF"/>
        </w:rPr>
        <w:t>and</w:t>
      </w:r>
      <w:r w:rsidRPr="0028021C">
        <w:rPr>
          <w:rFonts w:cstheme="minorHAnsi"/>
          <w:color w:val="202124"/>
          <w:shd w:val="clear" w:color="auto" w:fill="FFFFFF"/>
        </w:rPr>
        <w:t xml:space="preserve"> collect evidence for the same. The data collected by drones can be analyzed to improve traffic flow and road safety.</w:t>
      </w:r>
    </w:p>
    <w:p w14:paraId="2927F426" w14:textId="32A630E5" w:rsidR="00014D18" w:rsidRDefault="00014D18" w:rsidP="00DD0615">
      <w:pPr>
        <w:rPr>
          <w:rFonts w:cstheme="minorHAnsi"/>
          <w:color w:val="202124"/>
          <w:shd w:val="clear" w:color="auto" w:fill="FFFFFF"/>
        </w:rPr>
      </w:pPr>
      <w:r>
        <w:rPr>
          <w:rFonts w:cstheme="minorHAnsi"/>
          <w:color w:val="202124"/>
          <w:shd w:val="clear" w:color="auto" w:fill="FFFFFF"/>
        </w:rPr>
        <w:t xml:space="preserve">Detecting a vehicle violating the rule is sometimes tougher and somewhat </w:t>
      </w:r>
      <w:r w:rsidR="00B002F4">
        <w:rPr>
          <w:rFonts w:cstheme="minorHAnsi"/>
          <w:color w:val="202124"/>
          <w:shd w:val="clear" w:color="auto" w:fill="FFFFFF"/>
        </w:rPr>
        <w:t>costly</w:t>
      </w:r>
      <w:r>
        <w:rPr>
          <w:rFonts w:cstheme="minorHAnsi"/>
          <w:color w:val="202124"/>
          <w:shd w:val="clear" w:color="auto" w:fill="FFFFFF"/>
        </w:rPr>
        <w:t xml:space="preserve"> when it comes to </w:t>
      </w:r>
      <w:r w:rsidR="00B002F4">
        <w:rPr>
          <w:rFonts w:cstheme="minorHAnsi"/>
          <w:color w:val="202124"/>
          <w:shd w:val="clear" w:color="auto" w:fill="FFFFFF"/>
        </w:rPr>
        <w:t>street</w:t>
      </w:r>
      <w:r>
        <w:rPr>
          <w:rFonts w:cstheme="minorHAnsi"/>
          <w:color w:val="202124"/>
          <w:shd w:val="clear" w:color="auto" w:fill="FFFFFF"/>
        </w:rPr>
        <w:t xml:space="preserve"> camera or CCTV. It is difficult to install CCTV all over the city and maintain them with a server room where all the recordings are kept. Apart from the storage issue, if we look just at the hardware installation, it is both difficult and riskier.</w:t>
      </w:r>
    </w:p>
    <w:p w14:paraId="722CB2C1" w14:textId="1D16B35B" w:rsidR="00C62DB4" w:rsidRDefault="00014D18" w:rsidP="00C62DB4">
      <w:pPr>
        <w:rPr>
          <w:rFonts w:cstheme="minorHAnsi"/>
          <w:color w:val="202124"/>
          <w:shd w:val="clear" w:color="auto" w:fill="FFFFFF"/>
        </w:rPr>
      </w:pPr>
      <w:r>
        <w:rPr>
          <w:rFonts w:cstheme="minorHAnsi"/>
          <w:color w:val="202124"/>
          <w:shd w:val="clear" w:color="auto" w:fill="FFFFFF"/>
        </w:rPr>
        <w:t xml:space="preserve">For Example, let us take a Use case. A </w:t>
      </w:r>
      <w:r w:rsidR="000F3571">
        <w:rPr>
          <w:rFonts w:cstheme="minorHAnsi"/>
          <w:color w:val="202124"/>
          <w:shd w:val="clear" w:color="auto" w:fill="FFFFFF"/>
        </w:rPr>
        <w:t>fast-driving</w:t>
      </w:r>
      <w:r>
        <w:rPr>
          <w:rFonts w:cstheme="minorHAnsi"/>
          <w:color w:val="202124"/>
          <w:shd w:val="clear" w:color="auto" w:fill="FFFFFF"/>
        </w:rPr>
        <w:t xml:space="preserve"> car </w:t>
      </w:r>
      <w:r w:rsidR="00B002F4">
        <w:rPr>
          <w:rFonts w:cstheme="minorHAnsi"/>
          <w:color w:val="202124"/>
          <w:shd w:val="clear" w:color="auto" w:fill="FFFFFF"/>
        </w:rPr>
        <w:t>violating the</w:t>
      </w:r>
      <w:r>
        <w:rPr>
          <w:rFonts w:cstheme="minorHAnsi"/>
          <w:color w:val="202124"/>
          <w:shd w:val="clear" w:color="auto" w:fill="FFFFFF"/>
        </w:rPr>
        <w:t xml:space="preserve"> speed limit crosses the </w:t>
      </w:r>
      <w:r w:rsidR="00B002F4">
        <w:rPr>
          <w:rFonts w:cstheme="minorHAnsi"/>
          <w:color w:val="202124"/>
          <w:shd w:val="clear" w:color="auto" w:fill="FFFFFF"/>
        </w:rPr>
        <w:t>road</w:t>
      </w:r>
      <w:r>
        <w:rPr>
          <w:rFonts w:cstheme="minorHAnsi"/>
          <w:color w:val="202124"/>
          <w:shd w:val="clear" w:color="auto" w:fill="FFFFFF"/>
        </w:rPr>
        <w:t xml:space="preserve"> in rage. The CCTV captures the car data,</w:t>
      </w:r>
      <w:r w:rsidR="00B002F4">
        <w:rPr>
          <w:rFonts w:cstheme="minorHAnsi"/>
          <w:color w:val="202124"/>
          <w:shd w:val="clear" w:color="auto" w:fill="FFFFFF"/>
        </w:rPr>
        <w:t xml:space="preserve"> </w:t>
      </w:r>
      <w:r>
        <w:rPr>
          <w:rFonts w:cstheme="minorHAnsi"/>
          <w:color w:val="202124"/>
          <w:shd w:val="clear" w:color="auto" w:fill="FFFFFF"/>
        </w:rPr>
        <w:t>the number plate car color, model and some more details like this, it can then be monitored by the backend which is deployed in the server room. The police can then take some action and track the car down. All of this can be done very quickly but there is one major drawback in this,</w:t>
      </w:r>
      <w:r w:rsidR="00C62DB4">
        <w:rPr>
          <w:rFonts w:cstheme="minorHAnsi"/>
          <w:color w:val="202124"/>
          <w:shd w:val="clear" w:color="auto" w:fill="FFFFFF"/>
        </w:rPr>
        <w:t xml:space="preserve"> i.e., it is laborious as compared to the level of result because of the CCTV being static and having a limited range. The result is not desired when it comes to the close movements and details.</w:t>
      </w:r>
    </w:p>
    <w:p w14:paraId="174CDF4E" w14:textId="6CB686E6" w:rsidR="00014D18" w:rsidRDefault="00C62DB4" w:rsidP="00DD0615">
      <w:pPr>
        <w:rPr>
          <w:rFonts w:cstheme="minorHAnsi"/>
          <w:color w:val="202124"/>
          <w:shd w:val="clear" w:color="auto" w:fill="FFFFFF"/>
        </w:rPr>
      </w:pPr>
      <w:r>
        <w:rPr>
          <w:rFonts w:cstheme="minorHAnsi"/>
          <w:color w:val="202124"/>
          <w:shd w:val="clear" w:color="auto" w:fill="FFFFFF"/>
        </w:rPr>
        <w:t xml:space="preserve">On the other hand, </w:t>
      </w:r>
      <w:r w:rsidR="00DC263A">
        <w:rPr>
          <w:rFonts w:cstheme="minorHAnsi"/>
          <w:color w:val="202124"/>
          <w:shd w:val="clear" w:color="auto" w:fill="FFFFFF"/>
        </w:rPr>
        <w:t>when</w:t>
      </w:r>
      <w:r>
        <w:rPr>
          <w:rFonts w:cstheme="minorHAnsi"/>
          <w:color w:val="202124"/>
          <w:shd w:val="clear" w:color="auto" w:fill="FFFFFF"/>
        </w:rPr>
        <w:t xml:space="preserve"> it comes to drones or UAV Unnamed Aerial Vehicle, following pros comes hand in hand</w:t>
      </w:r>
      <w:r w:rsidR="00B002F4">
        <w:rPr>
          <w:rFonts w:cstheme="minorHAnsi"/>
          <w:color w:val="202124"/>
          <w:shd w:val="clear" w:color="auto" w:fill="FFFFFF"/>
        </w:rPr>
        <w:t>.</w:t>
      </w:r>
    </w:p>
    <w:p w14:paraId="7E4DAE7E" w14:textId="2E87D44A" w:rsidR="00C62DB4" w:rsidRDefault="00C62DB4" w:rsidP="00DC263A">
      <w:pPr>
        <w:pStyle w:val="ListParagraph"/>
        <w:rPr>
          <w:rFonts w:cstheme="minorHAnsi"/>
          <w:color w:val="000000" w:themeColor="text1"/>
          <w:sz w:val="24"/>
          <w:szCs w:val="24"/>
        </w:rPr>
      </w:pPr>
    </w:p>
    <w:p w14:paraId="56FC3D73" w14:textId="0C6949AC" w:rsidR="00C62DB4" w:rsidRDefault="00C62DB4" w:rsidP="00C62DB4">
      <w:pPr>
        <w:pStyle w:val="ListParagraph"/>
        <w:numPr>
          <w:ilvl w:val="0"/>
          <w:numId w:val="1"/>
        </w:numPr>
        <w:rPr>
          <w:rFonts w:cstheme="minorHAnsi"/>
          <w:color w:val="000000" w:themeColor="text1"/>
          <w:sz w:val="24"/>
          <w:szCs w:val="24"/>
        </w:rPr>
      </w:pPr>
      <w:r>
        <w:rPr>
          <w:rFonts w:cstheme="minorHAnsi"/>
          <w:color w:val="000000" w:themeColor="text1"/>
          <w:sz w:val="24"/>
          <w:szCs w:val="24"/>
        </w:rPr>
        <w:t>Intelligence</w:t>
      </w:r>
    </w:p>
    <w:p w14:paraId="3E3C1118" w14:textId="46A2EDAF" w:rsidR="00C62DB4" w:rsidRDefault="00C62DB4" w:rsidP="00C62DB4">
      <w:pPr>
        <w:pStyle w:val="ListParagraph"/>
        <w:numPr>
          <w:ilvl w:val="0"/>
          <w:numId w:val="1"/>
        </w:numPr>
        <w:rPr>
          <w:rFonts w:cstheme="minorHAnsi"/>
          <w:color w:val="000000" w:themeColor="text1"/>
          <w:sz w:val="24"/>
          <w:szCs w:val="24"/>
        </w:rPr>
      </w:pPr>
      <w:r>
        <w:rPr>
          <w:rFonts w:cstheme="minorHAnsi"/>
          <w:color w:val="000000" w:themeColor="text1"/>
          <w:sz w:val="24"/>
          <w:szCs w:val="24"/>
        </w:rPr>
        <w:t>Networking</w:t>
      </w:r>
    </w:p>
    <w:p w14:paraId="73853374" w14:textId="06E6D323" w:rsidR="00C62DB4" w:rsidRDefault="00DC263A" w:rsidP="00C62DB4">
      <w:pPr>
        <w:pStyle w:val="ListParagraph"/>
        <w:numPr>
          <w:ilvl w:val="0"/>
          <w:numId w:val="1"/>
        </w:numPr>
        <w:rPr>
          <w:rFonts w:cstheme="minorHAnsi"/>
          <w:color w:val="000000" w:themeColor="text1"/>
          <w:sz w:val="24"/>
          <w:szCs w:val="24"/>
        </w:rPr>
      </w:pPr>
      <w:r>
        <w:rPr>
          <w:rFonts w:cstheme="minorHAnsi"/>
          <w:color w:val="000000" w:themeColor="text1"/>
          <w:sz w:val="24"/>
          <w:szCs w:val="24"/>
        </w:rPr>
        <w:t>Efficiency</w:t>
      </w:r>
    </w:p>
    <w:p w14:paraId="5A39A7AF" w14:textId="19E310EB" w:rsidR="00DC263A" w:rsidRPr="00B002F4" w:rsidRDefault="00DC263A" w:rsidP="00DC263A">
      <w:pPr>
        <w:rPr>
          <w:rFonts w:cstheme="minorHAnsi"/>
          <w:color w:val="000000" w:themeColor="text1"/>
        </w:rPr>
      </w:pPr>
      <w:r w:rsidRPr="00B002F4">
        <w:rPr>
          <w:rFonts w:cstheme="minorHAnsi"/>
          <w:color w:val="000000" w:themeColor="text1"/>
        </w:rPr>
        <w:t>The smart agents or UAV will watch and detect any kind of abnormality and inform the connected agent. This kind of intelligent behavior with very less consumption of energy and a high source backend networking makes the monitoring system a treat.</w:t>
      </w:r>
    </w:p>
    <w:p w14:paraId="370CC556" w14:textId="03E7DEA8" w:rsidR="00DC263A" w:rsidRDefault="00DC263A" w:rsidP="00E07F53">
      <w:pPr>
        <w:pStyle w:val="Heading1"/>
      </w:pPr>
      <w:bookmarkStart w:id="6" w:name="_Toc70108761"/>
      <w:r w:rsidRPr="00DC263A">
        <w:t>Native Monitoring Techniques</w:t>
      </w:r>
      <w:bookmarkEnd w:id="6"/>
    </w:p>
    <w:p w14:paraId="715593D7" w14:textId="1CEDF919" w:rsidR="00DC263A" w:rsidRDefault="00F826A0" w:rsidP="00DC263A">
      <w:r>
        <w:t>ITS is being researched and implemented through various means such as the use of wireless sensor networks, RFID, applying various concepts of graph theory to find the minimized path and many other. Here, the concept of ITS has been classified into two broad domains, namely, (I) real-time system and (II) data analysis system. Real-time systems have been further diversified into two fields: I. Path optimization and II. Traffic density. The data analysis systems are also divided into two parts: i. Green light optimization, ii. Information chaining systems</w:t>
      </w:r>
    </w:p>
    <w:p w14:paraId="707A0095" w14:textId="3D898425" w:rsidR="00F826A0" w:rsidRDefault="00F826A0" w:rsidP="00E07F53">
      <w:pPr>
        <w:pStyle w:val="Heading2"/>
      </w:pPr>
      <w:bookmarkStart w:id="7" w:name="_Toc70108762"/>
      <w:r w:rsidRPr="00F826A0">
        <w:t>Real Time Systems</w:t>
      </w:r>
      <w:bookmarkEnd w:id="7"/>
    </w:p>
    <w:p w14:paraId="5F9F4BF1" w14:textId="6CC88DCB" w:rsidR="00F826A0" w:rsidRDefault="00F826A0" w:rsidP="00DC263A">
      <w:r>
        <w:t>Real-time systems in case of traffic managing system take the input of the current situation through video surveillance or WSNs and deal with the situation</w:t>
      </w:r>
      <w:r w:rsidR="000B5A75">
        <w:fldChar w:fldCharType="begin" w:fldLock="1"/>
      </w:r>
      <w:r w:rsidR="000B5A75">
        <w:instrText>ADDIN CSL_CITATION {"citationItems":[{"id":"ITEM-1","itemData":{"DOI":"10.1007/978-81-322-2523-2","ISBN":"9788132225232","author":[{"dropping-particle":"","family":"Biswas","given":"Satya Priya","non-dropping-particle":"","parse-names":false,"suffix":""},{"dropping-particle":"","family":"Roy","given":"Paromita","non-dropping-particle":"","parse-names":false,"suffix":""},{"dropping-particle":"","family":"Patra","given":"Nivedita","non-dropping-particle":"","parse-names":false,"suffix":""}],"id":"ITEM-1","issue":"October","issued":{"date-parts":[["2015"]]},"page":"535-545","title":"Intelligent Traf fi c Monitoring System","type":"article-journal"},"uris":["http://www.mendeley.com/documents/?uuid=44af1a3c-1b34-480d-8620-9573b8a9dc1b"]}],"mendeley":{"formattedCitation":"(Biswas et al., 2015)","plainTextFormattedCitation":"(Biswas et al., 2015)","previouslyFormattedCitation":"(Biswas et al., 2015)"},"properties":{"noteIndex":0},"schema":"https://github.com/citation-style-language/schema/raw/master/csl-citation.json"}</w:instrText>
      </w:r>
      <w:r w:rsidR="000B5A75">
        <w:fldChar w:fldCharType="separate"/>
      </w:r>
      <w:r w:rsidR="000B5A75" w:rsidRPr="000B5A75">
        <w:rPr>
          <w:noProof/>
        </w:rPr>
        <w:t>(Biswas et al., 2015)</w:t>
      </w:r>
      <w:r w:rsidR="000B5A75">
        <w:fldChar w:fldCharType="end"/>
      </w:r>
      <w:r>
        <w:t xml:space="preserve">. The traffic signals are controlled according to the presence of vehicles and are operated automatically in real time. A real-time optimization model was used that investigated the issue of traffic control in urban areas. The model took into considerations the traffic scenarios which also include pedestrians. This technique was applied for analyzing real case studies. </w:t>
      </w:r>
      <w:r w:rsidR="00F11989">
        <w:t xml:space="preserve">The main purpose is to </w:t>
      </w:r>
      <w:r>
        <w:t xml:space="preserve">concentrate on calculating the time that a vehicle requires to reach the intersection from a particular point, dynamically, </w:t>
      </w:r>
      <w:r w:rsidR="00F11989">
        <w:t>using</w:t>
      </w:r>
      <w:r>
        <w:t xml:space="preserve"> sensors. By this, data performs various calcula</w:t>
      </w:r>
      <w:r w:rsidR="00F11989">
        <w:t>tions</w:t>
      </w:r>
      <w:r>
        <w:t xml:space="preserve"> to find the green light length. Albers et al. used real-time data to monitor current traffic flows in a junction so that the traffic could be controlled in a convenient way. Reliable short-term forecasting video captured in a recorder plays an important role in monitoring the traffic management system. The data required can be easily provided by the CCTV cameras that can be beside the roads as per requirement. </w:t>
      </w:r>
      <w:r w:rsidR="00F11989">
        <w:t>T</w:t>
      </w:r>
      <w:r>
        <w:t>ransportation incident management explorer (TIME)</w:t>
      </w:r>
      <w:r w:rsidR="00F11989">
        <w:t xml:space="preserve"> is also used</w:t>
      </w:r>
      <w:r>
        <w:t xml:space="preserve"> for calculating real-time data. </w:t>
      </w:r>
      <w:r w:rsidR="00F11989">
        <w:t>A</w:t>
      </w:r>
      <w:r>
        <w:t xml:space="preserve"> distributed wireless network of vehicular sensors to get a view of the actual scenario and used its various sectors to lower the congestion but not taking decisions in real time</w:t>
      </w:r>
      <w:r w:rsidR="00F11989">
        <w:t xml:space="preserve"> is one of the purposed detains</w:t>
      </w:r>
      <w:r>
        <w:t xml:space="preserve">. The use of two types of sensor network was proposed, vehicular sensor network and wireless sensor network, and the combination of these two permits the monitoring as well as managing of the traffic. </w:t>
      </w:r>
      <w:r w:rsidR="00F11989">
        <w:t>V</w:t>
      </w:r>
      <w:r>
        <w:t>ideo surveillance</w:t>
      </w:r>
      <w:r w:rsidR="00F11989">
        <w:t xml:space="preserve"> is also used</w:t>
      </w:r>
      <w:r>
        <w:t xml:space="preserve"> for realizing the real-time scenario.</w:t>
      </w:r>
    </w:p>
    <w:p w14:paraId="5C48405D" w14:textId="548EF363" w:rsidR="00F826A0" w:rsidRDefault="00F826A0" w:rsidP="00E07F53">
      <w:pPr>
        <w:pStyle w:val="Heading2"/>
      </w:pPr>
      <w:bookmarkStart w:id="8" w:name="_Toc70108763"/>
      <w:r w:rsidRPr="00F826A0">
        <w:t>Data Analysis Systems</w:t>
      </w:r>
      <w:bookmarkEnd w:id="8"/>
    </w:p>
    <w:p w14:paraId="0B1C074B" w14:textId="4BC6A978" w:rsidR="00F826A0" w:rsidRDefault="00F826A0" w:rsidP="00DC263A">
      <w:r>
        <w:t>Data analytical systems are those systems that take the present or statistical data, process them in the processor, and then act according to predefined algorithm. Like real-time systems, it may collect data in real time, but is unable to take any decision in real time, i.e., it must follow the instructions that are provided to it. Yousef et al. suggested a scheme of solving traffic congestion in terms of the average waiting time and length of the queue at the isolated intersection and provide efficient flow in global traffic control on multiple intersections with the accordance of real-time data. Thus, the data collected can be used in various ways depending on the perspective of the user.</w:t>
      </w:r>
    </w:p>
    <w:p w14:paraId="1F604573" w14:textId="77777777" w:rsidR="00AB6382" w:rsidRDefault="00AB6382" w:rsidP="00DC263A"/>
    <w:p w14:paraId="375D8535" w14:textId="181D8928" w:rsidR="00033121" w:rsidRDefault="00033121" w:rsidP="00E07F53">
      <w:pPr>
        <w:pStyle w:val="Heading1"/>
      </w:pPr>
      <w:bookmarkStart w:id="9" w:name="_Toc70108764"/>
      <w:r>
        <w:t>Drone Based</w:t>
      </w:r>
      <w:r w:rsidRPr="00DC263A">
        <w:t xml:space="preserve"> Monitoring Techniques</w:t>
      </w:r>
      <w:bookmarkEnd w:id="9"/>
    </w:p>
    <w:p w14:paraId="40238BEA" w14:textId="638F84C9" w:rsidR="00B76930" w:rsidRDefault="00B76930" w:rsidP="00033121">
      <w:r>
        <w:t>The UAV Unnamed Aerial Vehicle based network for investigation, management, and coordination during traffic incidents. The system is constituted predominantly for incident management to develop an economically justifiable case for the use of UAVs in traffic management. The previous studies aiming at replacing the existing traffic surveillance system with UAVs are difficult to justify financially and technologically given the apparently fast development and sophistication in ground-based vehicle detection systems. One example fast-growing system includes the mobile sensor technologies such as GPS, Bluetooth, and cellphone-based traffic detection. Traffic incidents are events such as traffic accidents, road spills, and vehicle breakdowns that occur at random locations and times. Such stochastic nature in space and time makes the existing fixed-location traffic surveillance systems insufficient sometimes in covering and observing traffic incidents</w:t>
      </w:r>
      <w:r w:rsidR="000B5A75">
        <w:fldChar w:fldCharType="begin" w:fldLock="1"/>
      </w:r>
      <w:r w:rsidR="000B5A75">
        <w:instrText>ADDIN CSL_CITATION {"citationItems":[{"id":"ITEM-1","itemData":{"abstract":"With recent Federal Aviation Administration (FAA) policy changes and test site designations, Unmanned Aerial Vehicles (UAVs) or Drones have gained attention among the public and private sectors. Practical applications such as facility inspectio...","author":[{"dropping-particle":"","family":"Manager","given":"External Project","non-dropping-particle":"","parse-names":false,"suffix":""},{"dropping-particle":"","family":"Motiani","given":"Dhanesh","non-dropping-particle":"","parse-names":false,"suffix":""},{"dropping-particle":"","family":"Commissioner","given":"Assistant","non-dropping-particle":"","parse-names":false,"suffix":""}],"container-title":"DOT National Transportation Integrated Search - ROSA P","id":"ITEM-1","issue":"August","issued":{"date-parts":[["2016"]]},"title":"Unmanned Aerial Vehicle (UAV) Based Traffic Monitoring and Management","type":"article-journal"},"uris":["http://www.mendeley.com/documents/?uuid=eb97ee94-193d-4af3-84a8-b6ac0f59f745"]}],"mendeley":{"formattedCitation":"(Manager et al., 2016)","plainTextFormattedCitation":"(Manager et al., 2016)","previouslyFormattedCitation":"(Manager et al., 2016)"},"properties":{"noteIndex":0},"schema":"https://github.com/citation-style-language/schema/raw/master/csl-citation.json"}</w:instrText>
      </w:r>
      <w:r w:rsidR="000B5A75">
        <w:fldChar w:fldCharType="separate"/>
      </w:r>
      <w:r w:rsidR="000B5A75" w:rsidRPr="000B5A75">
        <w:rPr>
          <w:noProof/>
        </w:rPr>
        <w:t>(Manager et al., 2016)</w:t>
      </w:r>
      <w:r w:rsidR="000B5A75">
        <w:fldChar w:fldCharType="end"/>
      </w:r>
      <w:r>
        <w:t>. Furthermore, the strong need of information distribution especially related to traffic diversion and secondary incident prevention makes a temporary mobile multi-functional management system like Air-TIMS a suitable alternative. To justify the cost-effectiveness, evaluation indexes such as incident clearance time and traffic recovery time can be easily defined and evaluated.</w:t>
      </w:r>
    </w:p>
    <w:p w14:paraId="17BE7323" w14:textId="57C213A4" w:rsidR="00B76930" w:rsidRDefault="003641B6" w:rsidP="00E07F53">
      <w:pPr>
        <w:pStyle w:val="Heading2"/>
      </w:pPr>
      <w:bookmarkStart w:id="10" w:name="_Toc70108765"/>
      <w:r w:rsidRPr="003641B6">
        <w:t>System Components</w:t>
      </w:r>
      <w:bookmarkEnd w:id="10"/>
    </w:p>
    <w:p w14:paraId="4B786EDE" w14:textId="0E026589" w:rsidR="003641B6" w:rsidRPr="00E51631" w:rsidRDefault="00E51631" w:rsidP="00033121">
      <w:r w:rsidRPr="00E51631">
        <w:t>The system entails</w:t>
      </w:r>
      <w:r>
        <w:t xml:space="preserve"> hardware as well as software components. All of the on-demand entities for the project are discussed below.</w:t>
      </w:r>
    </w:p>
    <w:p w14:paraId="3E892549" w14:textId="53D96A31" w:rsidR="00B76930" w:rsidRDefault="00B76930" w:rsidP="00E07F53">
      <w:pPr>
        <w:pStyle w:val="Heading2"/>
      </w:pPr>
      <w:bookmarkStart w:id="11" w:name="_Toc70108766"/>
      <w:r>
        <w:t>Aircraft Unit</w:t>
      </w:r>
      <w:bookmarkEnd w:id="11"/>
    </w:p>
    <w:p w14:paraId="56CBB224" w14:textId="61F725D7" w:rsidR="00B76930" w:rsidRDefault="00B76930" w:rsidP="00033121">
      <w:r>
        <w:t xml:space="preserve">The UAV proposed for this system has mainly composed of three </w:t>
      </w:r>
      <w:r w:rsidR="00E45122">
        <w:t>components declared as following.</w:t>
      </w:r>
    </w:p>
    <w:p w14:paraId="3824FA31" w14:textId="6150EAD7" w:rsidR="00B76930" w:rsidRDefault="00B76930" w:rsidP="00B76930">
      <w:pPr>
        <w:pStyle w:val="ListParagraph"/>
        <w:numPr>
          <w:ilvl w:val="0"/>
          <w:numId w:val="2"/>
        </w:numPr>
      </w:pPr>
      <w:r>
        <w:t xml:space="preserve">UAV Unnamed </w:t>
      </w:r>
      <w:r w:rsidR="00E45122">
        <w:t>Aerial</w:t>
      </w:r>
      <w:r>
        <w:t xml:space="preserve"> Vehicle</w:t>
      </w:r>
    </w:p>
    <w:p w14:paraId="300EAAE1" w14:textId="3434610C" w:rsidR="00B76930" w:rsidRDefault="00E45122" w:rsidP="00B76930">
      <w:pPr>
        <w:pStyle w:val="ListParagraph"/>
        <w:numPr>
          <w:ilvl w:val="0"/>
          <w:numId w:val="2"/>
        </w:numPr>
      </w:pPr>
      <w:r>
        <w:t>Built-in GPS and transceiver</w:t>
      </w:r>
    </w:p>
    <w:p w14:paraId="42B43A9A" w14:textId="587BDC3B" w:rsidR="00E45122" w:rsidRDefault="00E45122" w:rsidP="00B76930">
      <w:pPr>
        <w:pStyle w:val="ListParagraph"/>
        <w:numPr>
          <w:ilvl w:val="0"/>
          <w:numId w:val="2"/>
        </w:numPr>
      </w:pPr>
      <w:r>
        <w:t>Batteries and camera Gimbal</w:t>
      </w:r>
    </w:p>
    <w:p w14:paraId="4E6860BD" w14:textId="338F8E8F" w:rsidR="00E45122" w:rsidRDefault="00E45122" w:rsidP="00E45122">
      <w:r>
        <w:rPr>
          <w:noProof/>
        </w:rPr>
        <w:lastRenderedPageBreak/>
        <w:drawing>
          <wp:inline distT="0" distB="0" distL="0" distR="0" wp14:anchorId="4F56883C" wp14:editId="2E0FE9F8">
            <wp:extent cx="5382376" cy="3524742"/>
            <wp:effectExtent l="0" t="0" r="8890" b="0"/>
            <wp:docPr id="1" name="Picture 1" descr="A picture containing text, grass, outdoor,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grass, outdoor, differen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82376" cy="3524742"/>
                    </a:xfrm>
                    <a:prstGeom prst="rect">
                      <a:avLst/>
                    </a:prstGeom>
                  </pic:spPr>
                </pic:pic>
              </a:graphicData>
            </a:graphic>
          </wp:inline>
        </w:drawing>
      </w:r>
    </w:p>
    <w:p w14:paraId="255CD805" w14:textId="26A8951E" w:rsidR="00E45122" w:rsidRDefault="00E45122" w:rsidP="00E45122">
      <w:r>
        <w:t>Figure 2. UAV Unit Components, an overview (a) UAV (b)GPS and transceiver (c) Flying UAV (d)Camera Gimbal</w:t>
      </w:r>
    </w:p>
    <w:p w14:paraId="598625D6" w14:textId="77777777" w:rsidR="003641B6" w:rsidRDefault="003641B6" w:rsidP="00E45122">
      <w:bookmarkStart w:id="12" w:name="_Toc70108767"/>
      <w:r w:rsidRPr="00E07F53">
        <w:rPr>
          <w:rStyle w:val="Heading3Char"/>
        </w:rPr>
        <w:t>Camera and Gimbal Control</w:t>
      </w:r>
      <w:bookmarkEnd w:id="12"/>
      <w:r>
        <w:t>: The camera gimbal was built in a way to stabilize the camera in both roll and pitch axis using the electronic stabilizers for better video and image recording. The camera gimbal can be either controlled manually via wireless communication for changing the pitch and roll angle (camera angle) or automatically with the UAV using the flight plan. The yaw dimension unit was removed to save the payload and increase the stability of the platform. The camera used in this study is SONY HXR-NX30U(8) which has the capability of HD video recording, image shooting, wireless control communication, built-in GPS, and lens stabilizer. The wire communication control includes zooming and recording and image shooting. Both camera and gimbal can be controlled using 2.4 GHZ controller.</w:t>
      </w:r>
    </w:p>
    <w:p w14:paraId="1C4AC0C1" w14:textId="77777777" w:rsidR="003641B6" w:rsidRDefault="003641B6" w:rsidP="00E45122">
      <w:r>
        <w:t xml:space="preserve"> </w:t>
      </w:r>
      <w:bookmarkStart w:id="13" w:name="_Toc70108768"/>
      <w:r w:rsidRPr="00E07F53">
        <w:rPr>
          <w:rStyle w:val="Heading3Char"/>
        </w:rPr>
        <w:t>HD Transmitter and Receiver:</w:t>
      </w:r>
      <w:bookmarkEnd w:id="13"/>
      <w:r>
        <w:t xml:space="preserve"> HD transmitter and receiver was used in this study is Paralinx Tomahawk(9). It can transmit HD video via 5.8 GHZ communication link up to 800 meters. </w:t>
      </w:r>
    </w:p>
    <w:p w14:paraId="062EA99D" w14:textId="77777777" w:rsidR="00E51631" w:rsidRDefault="003641B6" w:rsidP="00E45122">
      <w:bookmarkStart w:id="14" w:name="_Toc70108769"/>
      <w:r w:rsidRPr="00E07F53">
        <w:rPr>
          <w:rStyle w:val="Heading3Char"/>
        </w:rPr>
        <w:t>Ground Station</w:t>
      </w:r>
      <w:bookmarkEnd w:id="14"/>
      <w:r>
        <w:t xml:space="preserve">: Ground station units includes the following: </w:t>
      </w:r>
    </w:p>
    <w:p w14:paraId="26D7D0E9" w14:textId="266304B3" w:rsidR="00E51631" w:rsidRDefault="00E51631" w:rsidP="00E51631">
      <w:pPr>
        <w:pStyle w:val="ListParagraph"/>
        <w:numPr>
          <w:ilvl w:val="0"/>
          <w:numId w:val="3"/>
        </w:numPr>
      </w:pPr>
      <w:r>
        <w:t>L</w:t>
      </w:r>
      <w:r w:rsidR="003641B6">
        <w:t>aptop</w:t>
      </w:r>
    </w:p>
    <w:p w14:paraId="083B0B5C" w14:textId="059093D4" w:rsidR="00E51631" w:rsidRDefault="00E51631" w:rsidP="00E51631">
      <w:pPr>
        <w:pStyle w:val="ListParagraph"/>
        <w:numPr>
          <w:ilvl w:val="0"/>
          <w:numId w:val="3"/>
        </w:numPr>
      </w:pPr>
      <w:r>
        <w:t>USB trans</w:t>
      </w:r>
      <w:r w:rsidR="00EE57DC">
        <w:t>ceiver</w:t>
      </w:r>
    </w:p>
    <w:p w14:paraId="1683E51D" w14:textId="1F8BA03F" w:rsidR="00EE57DC" w:rsidRDefault="00EE57DC" w:rsidP="00E51631">
      <w:pPr>
        <w:pStyle w:val="ListParagraph"/>
        <w:numPr>
          <w:ilvl w:val="0"/>
          <w:numId w:val="3"/>
        </w:numPr>
      </w:pPr>
      <w:r>
        <w:t>HD receiver and external Monitor</w:t>
      </w:r>
    </w:p>
    <w:p w14:paraId="4A8F62C8" w14:textId="643D5FE7" w:rsidR="00EE57DC" w:rsidRDefault="00EE57DC" w:rsidP="00E51631">
      <w:pPr>
        <w:pStyle w:val="ListParagraph"/>
        <w:numPr>
          <w:ilvl w:val="0"/>
          <w:numId w:val="3"/>
        </w:numPr>
      </w:pPr>
      <w:r>
        <w:t>Video image capture card</w:t>
      </w:r>
    </w:p>
    <w:p w14:paraId="2195138F" w14:textId="74D93B89" w:rsidR="00EE57DC" w:rsidRDefault="00EE57DC" w:rsidP="00E51631">
      <w:pPr>
        <w:pStyle w:val="ListParagraph"/>
        <w:numPr>
          <w:ilvl w:val="0"/>
          <w:numId w:val="3"/>
        </w:numPr>
      </w:pPr>
      <w:r>
        <w:t>UAV and camera Controllers</w:t>
      </w:r>
    </w:p>
    <w:p w14:paraId="352DD7A7" w14:textId="77777777" w:rsidR="00EE57DC" w:rsidRDefault="003641B6" w:rsidP="00E45122">
      <w:r>
        <w:t xml:space="preserve"> Mission planner </w:t>
      </w:r>
      <w:r w:rsidR="00EE57DC">
        <w:t>will be</w:t>
      </w:r>
      <w:r>
        <w:t xml:space="preserve"> installed on the laptop for flight status monitoring, flight planning development and uploading the flight plan on the UAV using the transceiver on the UAV and laptop.</w:t>
      </w:r>
    </w:p>
    <w:p w14:paraId="449E96A0" w14:textId="77777777" w:rsidR="009569D9" w:rsidRDefault="009569D9" w:rsidP="00DC263A">
      <w:pPr>
        <w:rPr>
          <w:b/>
          <w:bCs/>
        </w:rPr>
      </w:pPr>
    </w:p>
    <w:p w14:paraId="6F96D2FC" w14:textId="680FE3AF" w:rsidR="00863D40" w:rsidRDefault="009569D9" w:rsidP="00E07F53">
      <w:pPr>
        <w:pStyle w:val="Heading1"/>
      </w:pPr>
      <w:bookmarkStart w:id="15" w:name="_Toc70108770"/>
      <w:r>
        <w:lastRenderedPageBreak/>
        <w:t>Native Monitoring vs Drone Based Monitoring System</w:t>
      </w:r>
      <w:bookmarkEnd w:id="15"/>
    </w:p>
    <w:p w14:paraId="5ECFE1A2" w14:textId="31B4AEAB" w:rsidR="009569D9" w:rsidRDefault="009569D9" w:rsidP="00DC263A">
      <w:r w:rsidRPr="009569D9">
        <w:t>There are different aspects in which both systems have their own approach to tackle with the situation. Both Systems have been Compared below.</w:t>
      </w:r>
    </w:p>
    <w:tbl>
      <w:tblPr>
        <w:tblStyle w:val="TableGrid"/>
        <w:tblW w:w="0" w:type="auto"/>
        <w:tblLook w:val="04A0" w:firstRow="1" w:lastRow="0" w:firstColumn="1" w:lastColumn="0" w:noHBand="0" w:noVBand="1"/>
      </w:tblPr>
      <w:tblGrid>
        <w:gridCol w:w="2337"/>
        <w:gridCol w:w="2338"/>
        <w:gridCol w:w="2337"/>
        <w:gridCol w:w="2338"/>
      </w:tblGrid>
      <w:tr w:rsidR="009569D9" w14:paraId="35AC21E3" w14:textId="77777777" w:rsidTr="009569D9">
        <w:tc>
          <w:tcPr>
            <w:tcW w:w="4675" w:type="dxa"/>
            <w:gridSpan w:val="2"/>
          </w:tcPr>
          <w:p w14:paraId="62CB32DD" w14:textId="6C565B37" w:rsidR="009569D9" w:rsidRPr="00087605" w:rsidRDefault="009569D9" w:rsidP="00DC263A">
            <w:pPr>
              <w:rPr>
                <w:b/>
                <w:bCs/>
                <w:sz w:val="24"/>
                <w:szCs w:val="24"/>
              </w:rPr>
            </w:pPr>
            <w:r w:rsidRPr="00087605">
              <w:rPr>
                <w:b/>
                <w:bCs/>
                <w:sz w:val="24"/>
                <w:szCs w:val="24"/>
              </w:rPr>
              <w:t>Native Traffic Monitoring System</w:t>
            </w:r>
          </w:p>
        </w:tc>
        <w:tc>
          <w:tcPr>
            <w:tcW w:w="4675" w:type="dxa"/>
            <w:gridSpan w:val="2"/>
          </w:tcPr>
          <w:p w14:paraId="286B4112" w14:textId="143D1069" w:rsidR="009569D9" w:rsidRPr="00087605" w:rsidRDefault="009569D9" w:rsidP="00DC263A">
            <w:pPr>
              <w:rPr>
                <w:b/>
                <w:bCs/>
                <w:sz w:val="24"/>
                <w:szCs w:val="24"/>
              </w:rPr>
            </w:pPr>
            <w:r w:rsidRPr="00087605">
              <w:rPr>
                <w:b/>
                <w:bCs/>
                <w:sz w:val="24"/>
                <w:szCs w:val="24"/>
              </w:rPr>
              <w:t>Drone Based Monitoring System</w:t>
            </w:r>
          </w:p>
        </w:tc>
      </w:tr>
      <w:tr w:rsidR="002806E5" w14:paraId="291E1492" w14:textId="77777777" w:rsidTr="009926FA">
        <w:tc>
          <w:tcPr>
            <w:tcW w:w="2337" w:type="dxa"/>
          </w:tcPr>
          <w:p w14:paraId="2D553664" w14:textId="3559241F" w:rsidR="002806E5" w:rsidRPr="00087605" w:rsidRDefault="00AC59A7" w:rsidP="00DC263A">
            <w:pPr>
              <w:rPr>
                <w:b/>
                <w:bCs/>
                <w:sz w:val="24"/>
                <w:szCs w:val="24"/>
              </w:rPr>
            </w:pPr>
            <w:r>
              <w:rPr>
                <w:b/>
                <w:bCs/>
                <w:sz w:val="24"/>
                <w:szCs w:val="24"/>
              </w:rPr>
              <w:t>Technique</w:t>
            </w:r>
            <w:r w:rsidR="002806E5">
              <w:rPr>
                <w:b/>
                <w:bCs/>
                <w:sz w:val="24"/>
                <w:szCs w:val="24"/>
              </w:rPr>
              <w:t xml:space="preserve"> Name</w:t>
            </w:r>
          </w:p>
        </w:tc>
        <w:tc>
          <w:tcPr>
            <w:tcW w:w="2338" w:type="dxa"/>
          </w:tcPr>
          <w:p w14:paraId="22211CA5" w14:textId="092EBF45" w:rsidR="002806E5" w:rsidRPr="00087605" w:rsidRDefault="002806E5" w:rsidP="00DC263A">
            <w:pPr>
              <w:rPr>
                <w:b/>
                <w:bCs/>
                <w:sz w:val="24"/>
                <w:szCs w:val="24"/>
              </w:rPr>
            </w:pPr>
            <w:r>
              <w:rPr>
                <w:b/>
                <w:bCs/>
                <w:sz w:val="24"/>
                <w:szCs w:val="24"/>
              </w:rPr>
              <w:t>Efficiency</w:t>
            </w:r>
          </w:p>
        </w:tc>
        <w:tc>
          <w:tcPr>
            <w:tcW w:w="2337" w:type="dxa"/>
          </w:tcPr>
          <w:p w14:paraId="53749591" w14:textId="07081808" w:rsidR="002806E5" w:rsidRPr="00087605" w:rsidRDefault="00AC59A7" w:rsidP="00DC263A">
            <w:pPr>
              <w:rPr>
                <w:b/>
                <w:bCs/>
                <w:sz w:val="24"/>
                <w:szCs w:val="24"/>
              </w:rPr>
            </w:pPr>
            <w:r>
              <w:rPr>
                <w:b/>
                <w:bCs/>
                <w:sz w:val="24"/>
                <w:szCs w:val="24"/>
              </w:rPr>
              <w:t>Technique</w:t>
            </w:r>
            <w:r w:rsidR="002806E5">
              <w:rPr>
                <w:b/>
                <w:bCs/>
                <w:sz w:val="24"/>
                <w:szCs w:val="24"/>
              </w:rPr>
              <w:t xml:space="preserve"> Name</w:t>
            </w:r>
          </w:p>
        </w:tc>
        <w:tc>
          <w:tcPr>
            <w:tcW w:w="2338" w:type="dxa"/>
          </w:tcPr>
          <w:p w14:paraId="6B54A3D5" w14:textId="067EB331" w:rsidR="002806E5" w:rsidRPr="00087605" w:rsidRDefault="002806E5" w:rsidP="00DC263A">
            <w:pPr>
              <w:rPr>
                <w:b/>
                <w:bCs/>
                <w:sz w:val="24"/>
                <w:szCs w:val="24"/>
              </w:rPr>
            </w:pPr>
            <w:r>
              <w:rPr>
                <w:b/>
                <w:bCs/>
                <w:sz w:val="24"/>
                <w:szCs w:val="24"/>
              </w:rPr>
              <w:t>Efficiency</w:t>
            </w:r>
          </w:p>
        </w:tc>
      </w:tr>
      <w:tr w:rsidR="00087605" w14:paraId="40017E38" w14:textId="77777777" w:rsidTr="009926FA">
        <w:tc>
          <w:tcPr>
            <w:tcW w:w="2337" w:type="dxa"/>
          </w:tcPr>
          <w:p w14:paraId="56617F85" w14:textId="77777777" w:rsidR="00087605" w:rsidRPr="00087605" w:rsidRDefault="00087605" w:rsidP="00DC263A">
            <w:pPr>
              <w:rPr>
                <w:b/>
                <w:bCs/>
              </w:rPr>
            </w:pPr>
            <w:r w:rsidRPr="00087605">
              <w:rPr>
                <w:b/>
                <w:bCs/>
              </w:rPr>
              <w:t>Traffic Density:</w:t>
            </w:r>
          </w:p>
          <w:p w14:paraId="7E84C9FE" w14:textId="1719E7D5" w:rsidR="00087605" w:rsidRDefault="00087605" w:rsidP="00DC263A">
            <w:r>
              <w:t>Finding the density of vehicles along a road and follow a certain algorithm to direct the vehicles</w:t>
            </w:r>
          </w:p>
        </w:tc>
        <w:tc>
          <w:tcPr>
            <w:tcW w:w="2338" w:type="dxa"/>
          </w:tcPr>
          <w:p w14:paraId="279CCCD8" w14:textId="32C416D9" w:rsidR="00087605" w:rsidRDefault="002806E5" w:rsidP="00DC263A">
            <w:r>
              <w:t>On spot detection and handling of traffic. Requires good financial investment</w:t>
            </w:r>
          </w:p>
        </w:tc>
        <w:tc>
          <w:tcPr>
            <w:tcW w:w="2337" w:type="dxa"/>
          </w:tcPr>
          <w:p w14:paraId="00F1B8AC" w14:textId="77777777" w:rsidR="00087605" w:rsidRPr="00E15A52" w:rsidRDefault="00AC59A7" w:rsidP="00DC263A">
            <w:pPr>
              <w:rPr>
                <w:b/>
                <w:bCs/>
              </w:rPr>
            </w:pPr>
            <w:r w:rsidRPr="00E15A52">
              <w:rPr>
                <w:b/>
                <w:bCs/>
              </w:rPr>
              <w:t>Communication Relay Nodes:</w:t>
            </w:r>
          </w:p>
          <w:p w14:paraId="7AF56549" w14:textId="7E48AE79" w:rsidR="00E941C0" w:rsidRDefault="00E941C0" w:rsidP="00DC263A">
            <w:r>
              <w:t>UAVs can act as relay nodes, which connect disconnected mobile ad hoc network (MANET) clusters. In this case, nodes belonging to different disconnected clusters can communication with each other by using a UAV, which can be placed in a strategic position between the two clusters.</w:t>
            </w:r>
          </w:p>
        </w:tc>
        <w:tc>
          <w:tcPr>
            <w:tcW w:w="2338" w:type="dxa"/>
          </w:tcPr>
          <w:p w14:paraId="456B49F8" w14:textId="23CF5750" w:rsidR="00087605" w:rsidRDefault="001D11C6" w:rsidP="00DC263A">
            <w:r>
              <w:t>provide robust and reliable connectivity for all of the clusters in the MANET.</w:t>
            </w:r>
          </w:p>
        </w:tc>
      </w:tr>
      <w:tr w:rsidR="00087605" w14:paraId="028BD347" w14:textId="77777777" w:rsidTr="009926FA">
        <w:tc>
          <w:tcPr>
            <w:tcW w:w="2337" w:type="dxa"/>
          </w:tcPr>
          <w:p w14:paraId="373996E7" w14:textId="77777777" w:rsidR="00087605" w:rsidRPr="00087605" w:rsidRDefault="00087605" w:rsidP="00DC263A">
            <w:pPr>
              <w:rPr>
                <w:b/>
                <w:bCs/>
              </w:rPr>
            </w:pPr>
            <w:r w:rsidRPr="00087605">
              <w:rPr>
                <w:b/>
                <w:bCs/>
              </w:rPr>
              <w:t>Path Optimization:</w:t>
            </w:r>
          </w:p>
          <w:p w14:paraId="7155648B" w14:textId="00B48838" w:rsidR="00087605" w:rsidRDefault="00087605" w:rsidP="00DC263A">
            <w:r>
              <w:t>Deciding an optimal path, for an incoming vehicle based on the traffic present at the approaching junction</w:t>
            </w:r>
          </w:p>
        </w:tc>
        <w:tc>
          <w:tcPr>
            <w:tcW w:w="2338" w:type="dxa"/>
          </w:tcPr>
          <w:p w14:paraId="1453FCFE" w14:textId="46A08BD9" w:rsidR="00087605" w:rsidRDefault="002806E5" w:rsidP="00DC263A">
            <w:r>
              <w:t>Real-time analysis of data to find an easy path, but not applicable for all situations where alternative path is not present</w:t>
            </w:r>
          </w:p>
        </w:tc>
        <w:tc>
          <w:tcPr>
            <w:tcW w:w="2337" w:type="dxa"/>
          </w:tcPr>
          <w:p w14:paraId="53223B18" w14:textId="77777777" w:rsidR="00087605" w:rsidRPr="00E15A52" w:rsidRDefault="00AC59A7" w:rsidP="00DC263A">
            <w:pPr>
              <w:rPr>
                <w:b/>
                <w:bCs/>
              </w:rPr>
            </w:pPr>
            <w:r w:rsidRPr="00E15A52">
              <w:rPr>
                <w:b/>
                <w:bCs/>
              </w:rPr>
              <w:t>Network Gateways:</w:t>
            </w:r>
          </w:p>
          <w:p w14:paraId="1CD4153C" w14:textId="5ABEF165" w:rsidR="00E22581" w:rsidRDefault="00E22581" w:rsidP="00DC263A">
            <w:r>
              <w:t>In remote geographic or disaster-stricken areas, one or more UAVs can provide connectivity to backbone networks, communication infrastructure, or the Internet by acting as gateway nodes.</w:t>
            </w:r>
          </w:p>
        </w:tc>
        <w:tc>
          <w:tcPr>
            <w:tcW w:w="2338" w:type="dxa"/>
          </w:tcPr>
          <w:p w14:paraId="751D5D29" w14:textId="71F704E6" w:rsidR="00087605" w:rsidRDefault="00E22581" w:rsidP="00DC263A">
            <w:r>
              <w:t>Rapidly and efficiently deployed to perform this task in a very dynamic, and cost-effective manner</w:t>
            </w:r>
          </w:p>
        </w:tc>
      </w:tr>
      <w:tr w:rsidR="00087605" w14:paraId="7115C264" w14:textId="77777777" w:rsidTr="009926FA">
        <w:tc>
          <w:tcPr>
            <w:tcW w:w="2337" w:type="dxa"/>
          </w:tcPr>
          <w:p w14:paraId="5FA32144" w14:textId="77777777" w:rsidR="00087605" w:rsidRPr="00087605" w:rsidRDefault="00087605" w:rsidP="00DC263A">
            <w:pPr>
              <w:rPr>
                <w:b/>
                <w:bCs/>
              </w:rPr>
            </w:pPr>
            <w:r w:rsidRPr="00087605">
              <w:rPr>
                <w:b/>
                <w:bCs/>
              </w:rPr>
              <w:t>Information Chaining System:</w:t>
            </w:r>
          </w:p>
          <w:p w14:paraId="76D905B1" w14:textId="11185F5E" w:rsidR="00087605" w:rsidRDefault="00087605" w:rsidP="00DC263A">
            <w:r>
              <w:t>To inform the vehicles about the traffic along any lane and directing them to change to another route if necessary</w:t>
            </w:r>
          </w:p>
        </w:tc>
        <w:tc>
          <w:tcPr>
            <w:tcW w:w="2338" w:type="dxa"/>
          </w:tcPr>
          <w:p w14:paraId="4934F521" w14:textId="53B1A095" w:rsidR="00087605" w:rsidRDefault="002806E5" w:rsidP="00DC263A">
            <w:r>
              <w:t>Useful in routing of vehicles in an optimized path, but highly developed and error-free system is required else ambiguous situation may arise</w:t>
            </w:r>
          </w:p>
        </w:tc>
        <w:tc>
          <w:tcPr>
            <w:tcW w:w="2337" w:type="dxa"/>
          </w:tcPr>
          <w:p w14:paraId="1A9A3B64" w14:textId="6A3F8BDA" w:rsidR="00087605" w:rsidRPr="00E15A52" w:rsidRDefault="00AC59A7" w:rsidP="00DC263A">
            <w:pPr>
              <w:rPr>
                <w:b/>
                <w:bCs/>
              </w:rPr>
            </w:pPr>
            <w:r w:rsidRPr="00E15A52">
              <w:rPr>
                <w:b/>
                <w:bCs/>
              </w:rPr>
              <w:t>Assisted</w:t>
            </w:r>
            <w:r w:rsidR="00E941C0" w:rsidRPr="00E15A52">
              <w:rPr>
                <w:b/>
                <w:bCs/>
              </w:rPr>
              <w:t xml:space="preserve"> Sensing:</w:t>
            </w:r>
          </w:p>
          <w:p w14:paraId="22E51412" w14:textId="5C606AED" w:rsidR="00E22581" w:rsidRDefault="00E22581" w:rsidP="00DC263A">
            <w:r>
              <w:t>A range of UAV applications require multiple collaborative UAVs to sense an area or to inspect an infrastructure using one or more types of sensors like cameras, heat sensors, radiation readers and different gas monitors</w:t>
            </w:r>
            <w:r w:rsidR="00103A31">
              <w:t>.</w:t>
            </w:r>
          </w:p>
          <w:p w14:paraId="399DD30D" w14:textId="705F7F0E" w:rsidR="00E22581" w:rsidRDefault="00E22581" w:rsidP="00DC263A"/>
        </w:tc>
        <w:tc>
          <w:tcPr>
            <w:tcW w:w="2338" w:type="dxa"/>
          </w:tcPr>
          <w:p w14:paraId="0FACBE86" w14:textId="5C08E5B0" w:rsidR="00087605" w:rsidRDefault="00103A31" w:rsidP="00DC263A">
            <w:r>
              <w:t>UAVs together in organizing the operations and collectively gathering accurate and reliable information results in accurate and reliable solution.</w:t>
            </w:r>
          </w:p>
        </w:tc>
      </w:tr>
      <w:tr w:rsidR="00087605" w14:paraId="59D7327E" w14:textId="77777777" w:rsidTr="009926FA">
        <w:tc>
          <w:tcPr>
            <w:tcW w:w="2337" w:type="dxa"/>
          </w:tcPr>
          <w:p w14:paraId="3740BBB7" w14:textId="77777777" w:rsidR="00087605" w:rsidRPr="00087605" w:rsidRDefault="00087605" w:rsidP="00DC263A">
            <w:pPr>
              <w:rPr>
                <w:b/>
                <w:bCs/>
              </w:rPr>
            </w:pPr>
            <w:r w:rsidRPr="00087605">
              <w:rPr>
                <w:b/>
                <w:bCs/>
              </w:rPr>
              <w:lastRenderedPageBreak/>
              <w:t>Green Light Optimization:</w:t>
            </w:r>
          </w:p>
          <w:p w14:paraId="3503F18F" w14:textId="0B0EB830" w:rsidR="00087605" w:rsidRDefault="00087605" w:rsidP="00DC263A">
            <w:r>
              <w:t>Use of different logics like fuzzy logic and other simulation techniques to determine the green light length so that every lane is provided with some appropriate time slot</w:t>
            </w:r>
          </w:p>
        </w:tc>
        <w:tc>
          <w:tcPr>
            <w:tcW w:w="2338" w:type="dxa"/>
          </w:tcPr>
          <w:p w14:paraId="6ACF5A81" w14:textId="6F980ABD" w:rsidR="00087605" w:rsidRDefault="002806E5" w:rsidP="00DC263A">
            <w:r>
              <w:t>Highly efficient system. Requires large capital for implementation</w:t>
            </w:r>
          </w:p>
        </w:tc>
        <w:tc>
          <w:tcPr>
            <w:tcW w:w="2337" w:type="dxa"/>
          </w:tcPr>
          <w:p w14:paraId="2A2A6BE0" w14:textId="77777777" w:rsidR="00087605" w:rsidRDefault="00E941C0" w:rsidP="00DC263A">
            <w:r>
              <w:t>Distributed Versus Centralized Control:</w:t>
            </w:r>
          </w:p>
          <w:p w14:paraId="17B36870" w14:textId="510073DF" w:rsidR="00E941C0" w:rsidRDefault="00E941C0" w:rsidP="00DC263A">
            <w:r>
              <w:t>the middleware, which resides between the application and transport layer of each node., the gateway node has additional functions such as data aggregation, UAV to-Infrastructure QoS mapping, and other interface services.</w:t>
            </w:r>
          </w:p>
        </w:tc>
        <w:tc>
          <w:tcPr>
            <w:tcW w:w="2338" w:type="dxa"/>
          </w:tcPr>
          <w:p w14:paraId="2FD00186" w14:textId="21FB6619" w:rsidR="00087605" w:rsidRDefault="001747A5" w:rsidP="00DC263A">
            <w:r>
              <w:t xml:space="preserve">Bottleneck for communication and security and provides safe </w:t>
            </w:r>
            <w:r w:rsidR="00330A8A">
              <w:t>operations and</w:t>
            </w:r>
            <w:r>
              <w:t xml:space="preserve"> maintain the fault tolerance mechanism.</w:t>
            </w:r>
          </w:p>
        </w:tc>
      </w:tr>
    </w:tbl>
    <w:p w14:paraId="7B9D9E33" w14:textId="7F6723BE" w:rsidR="009569D9" w:rsidRDefault="009569D9" w:rsidP="00DC263A"/>
    <w:p w14:paraId="32D33300" w14:textId="6B584DF4" w:rsidR="00AE3708" w:rsidRDefault="00AE3708" w:rsidP="00DC263A"/>
    <w:p w14:paraId="35B38A5E" w14:textId="77777777" w:rsidR="00AE3708" w:rsidRPr="009569D9" w:rsidRDefault="00AE3708" w:rsidP="00DC263A"/>
    <w:p w14:paraId="07D449BF" w14:textId="3AEBA6FA" w:rsidR="00F826A0" w:rsidRDefault="006A10F7" w:rsidP="00E07F53">
      <w:pPr>
        <w:pStyle w:val="Heading1"/>
      </w:pPr>
      <w:bookmarkStart w:id="16" w:name="_Toc70108771"/>
      <w:r>
        <w:t xml:space="preserve">Discrete </w:t>
      </w:r>
      <w:r w:rsidRPr="006A10F7">
        <w:t>Infrastructure</w:t>
      </w:r>
      <w:r>
        <w:t>s</w:t>
      </w:r>
      <w:r w:rsidR="00330A8A">
        <w:t xml:space="preserve"> and USE CASES</w:t>
      </w:r>
      <w:bookmarkEnd w:id="16"/>
    </w:p>
    <w:p w14:paraId="7642E51E" w14:textId="5724931E" w:rsidR="006A10F7" w:rsidRDefault="006A10F7" w:rsidP="00DC263A">
      <w:r>
        <w:t>Following are the different types of UA</w:t>
      </w:r>
      <w:r w:rsidR="00F104BF">
        <w:t>V based monitoring techniques and algorithms</w:t>
      </w:r>
      <w:r>
        <w:t xml:space="preserve"> and their respective parameters that makes them suitable for the use case of each type.</w:t>
      </w:r>
    </w:p>
    <w:p w14:paraId="2053E665" w14:textId="77777777" w:rsidR="006A10F7" w:rsidRPr="006A10F7" w:rsidRDefault="006A10F7" w:rsidP="00E07F53">
      <w:pPr>
        <w:pStyle w:val="Heading2"/>
        <w:rPr>
          <w:rFonts w:eastAsia="Times New Roman"/>
        </w:rPr>
      </w:pPr>
      <w:bookmarkStart w:id="17" w:name="_Toc70108772"/>
      <w:r w:rsidRPr="006A10F7">
        <w:rPr>
          <w:rFonts w:eastAsia="Times New Roman"/>
        </w:rPr>
        <w:t>Multi Rotor Drones</w:t>
      </w:r>
      <w:bookmarkEnd w:id="17"/>
    </w:p>
    <w:p w14:paraId="4DBA8057" w14:textId="77777777" w:rsidR="006A10F7" w:rsidRPr="006A10F7" w:rsidRDefault="006A10F7" w:rsidP="006A10F7">
      <w:pPr>
        <w:shd w:val="clear" w:color="auto" w:fill="FFFFFF"/>
        <w:spacing w:after="0" w:line="240" w:lineRule="auto"/>
        <w:jc w:val="both"/>
        <w:textAlignment w:val="baseline"/>
        <w:rPr>
          <w:rFonts w:eastAsia="Times New Roman" w:cstheme="minorHAnsi"/>
          <w:color w:val="000000" w:themeColor="text1"/>
        </w:rPr>
      </w:pPr>
      <w:r w:rsidRPr="006A10F7">
        <w:rPr>
          <w:rFonts w:eastAsia="Times New Roman" w:cstheme="minorHAnsi"/>
          <w:color w:val="000000" w:themeColor="text1"/>
        </w:rPr>
        <w:t>Multi Rotor drones are the most common types of drones which are used by professionals and hobbyists alike. They are used for most common applications like aerial photography, aerial video surveillance etc. Different types of products are available in this segment in the market – say multi-rotor drones for professional uses like aerial photography (whose price may range from 500USD to 3K USD) and there are lots of variants for hobby purposes like amateur drone racing, or leisure flying (price range from 50USD to 400USD). Out of all the 4 drone types (based on aerial platform), multi-rotor drones are the easiest to manufacture and they are the cheapest option available as well.</w:t>
      </w:r>
    </w:p>
    <w:p w14:paraId="72A3E047" w14:textId="447B5BEA" w:rsidR="006A10F7" w:rsidRDefault="006A10F7" w:rsidP="006A10F7">
      <w:pPr>
        <w:jc w:val="center"/>
      </w:pPr>
      <w:r>
        <w:rPr>
          <w:noProof/>
        </w:rPr>
        <w:drawing>
          <wp:inline distT="0" distB="0" distL="0" distR="0" wp14:anchorId="45F12835" wp14:editId="0FE44D6F">
            <wp:extent cx="2850292" cy="2127975"/>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874370" cy="2145952"/>
                    </a:xfrm>
                    <a:prstGeom prst="rect">
                      <a:avLst/>
                    </a:prstGeom>
                  </pic:spPr>
                </pic:pic>
              </a:graphicData>
            </a:graphic>
          </wp:inline>
        </w:drawing>
      </w:r>
    </w:p>
    <w:p w14:paraId="4B81E983" w14:textId="77777777" w:rsidR="006A10F7" w:rsidRDefault="006A10F7" w:rsidP="006A10F7"/>
    <w:p w14:paraId="1362DDAA" w14:textId="77777777" w:rsidR="006A10F7" w:rsidRPr="006A10F7" w:rsidRDefault="006A10F7" w:rsidP="00DC263A"/>
    <w:p w14:paraId="119CBE86" w14:textId="3D6CF28E" w:rsidR="00863D40" w:rsidRDefault="00D351FB" w:rsidP="00E07F53">
      <w:pPr>
        <w:pStyle w:val="Heading2"/>
      </w:pPr>
      <w:bookmarkStart w:id="18" w:name="_Toc70108773"/>
      <w:r>
        <w:lastRenderedPageBreak/>
        <w:t>Traffic and Suspicious Activity Detection</w:t>
      </w:r>
      <w:bookmarkEnd w:id="18"/>
    </w:p>
    <w:p w14:paraId="4C89BB70" w14:textId="3947F61B" w:rsidR="00D351FB" w:rsidRPr="00D351FB" w:rsidRDefault="00D351FB" w:rsidP="00E07F53">
      <w:pPr>
        <w:pStyle w:val="Heading3"/>
      </w:pPr>
      <w:bookmarkStart w:id="19" w:name="_Toc70108774"/>
      <w:r w:rsidRPr="00D351FB">
        <w:t>Definition:</w:t>
      </w:r>
      <w:bookmarkEnd w:id="19"/>
    </w:p>
    <w:p w14:paraId="18B933C4" w14:textId="593E057B" w:rsidR="00D351FB" w:rsidRPr="00D351FB" w:rsidRDefault="00D351FB" w:rsidP="00DC263A">
      <w:pPr>
        <w:rPr>
          <w:rFonts w:cstheme="minorHAnsi"/>
          <w:color w:val="000000" w:themeColor="text1"/>
        </w:rPr>
      </w:pPr>
      <w:r w:rsidRPr="00C2451D">
        <w:rPr>
          <w:rFonts w:cstheme="minorHAnsi"/>
          <w:i/>
          <w:iCs/>
          <w:color w:val="000000" w:themeColor="text1"/>
        </w:rPr>
        <w:t>The on-Duty UAV units</w:t>
      </w:r>
      <w:r w:rsidR="00C2451D">
        <w:rPr>
          <w:rFonts w:cstheme="minorHAnsi"/>
          <w:i/>
          <w:iCs/>
          <w:color w:val="000000" w:themeColor="text1"/>
        </w:rPr>
        <w:t xml:space="preserve"> </w:t>
      </w:r>
      <w:r w:rsidR="00C2451D" w:rsidRPr="00C2451D">
        <w:rPr>
          <w:rFonts w:cstheme="minorHAnsi"/>
          <w:i/>
          <w:iCs/>
          <w:color w:val="000000" w:themeColor="text1"/>
        </w:rPr>
        <w:t>detect</w:t>
      </w:r>
      <w:r w:rsidRPr="00C2451D">
        <w:rPr>
          <w:rFonts w:cstheme="minorHAnsi"/>
          <w:i/>
          <w:iCs/>
          <w:color w:val="000000" w:themeColor="text1"/>
        </w:rPr>
        <w:t xml:space="preserve"> any suspicious activity in traffic</w:t>
      </w:r>
      <w:r w:rsidRPr="00D351FB">
        <w:rPr>
          <w:rFonts w:cstheme="minorHAnsi"/>
          <w:color w:val="000000" w:themeColor="text1"/>
        </w:rPr>
        <w:t>.</w:t>
      </w:r>
    </w:p>
    <w:p w14:paraId="5F81CEF5" w14:textId="3B651B65" w:rsidR="00D351FB" w:rsidRDefault="00D351FB" w:rsidP="00DC263A">
      <w:pPr>
        <w:rPr>
          <w:rFonts w:cstheme="minorHAnsi"/>
          <w:color w:val="000000" w:themeColor="text1"/>
        </w:rPr>
      </w:pPr>
      <w:r w:rsidRPr="00D351FB">
        <w:rPr>
          <w:rFonts w:cstheme="minorHAnsi"/>
          <w:color w:val="000000" w:themeColor="text1"/>
        </w:rPr>
        <w:t>Suppose there is</w:t>
      </w:r>
      <w:r w:rsidR="000B2876">
        <w:rPr>
          <w:rFonts w:cstheme="minorHAnsi"/>
          <w:color w:val="000000" w:themeColor="text1"/>
        </w:rPr>
        <w:t xml:space="preserve"> traffic on the road. There can be many kind of suspicious activity at that point. A car having no number plate, breaks rules. The driver is texting while driving or exceeds the speed limit,</w:t>
      </w:r>
      <w:r w:rsidR="00F104BF">
        <w:rPr>
          <w:rFonts w:cstheme="minorHAnsi"/>
          <w:color w:val="000000" w:themeColor="text1"/>
        </w:rPr>
        <w:t xml:space="preserve"> </w:t>
      </w:r>
      <w:r w:rsidR="000B2876">
        <w:rPr>
          <w:rFonts w:cstheme="minorHAnsi"/>
          <w:color w:val="000000" w:themeColor="text1"/>
        </w:rPr>
        <w:t>or has no number plate, it is detected by the on-Duty agent, while keeping in view the other moving vehicle.</w:t>
      </w:r>
    </w:p>
    <w:p w14:paraId="6D726202" w14:textId="419D2B55" w:rsidR="000B2876" w:rsidRDefault="000B2876" w:rsidP="000B2876">
      <w:pPr>
        <w:jc w:val="center"/>
        <w:rPr>
          <w:rFonts w:cstheme="minorHAnsi"/>
          <w:color w:val="000000" w:themeColor="text1"/>
        </w:rPr>
      </w:pPr>
      <w:r>
        <w:rPr>
          <w:rFonts w:cstheme="minorHAnsi"/>
          <w:noProof/>
          <w:color w:val="000000" w:themeColor="text1"/>
        </w:rPr>
        <w:drawing>
          <wp:inline distT="0" distB="0" distL="0" distR="0" wp14:anchorId="42864E2B" wp14:editId="6449A7E5">
            <wp:extent cx="3262184" cy="2338924"/>
            <wp:effectExtent l="0" t="0" r="0" b="4445"/>
            <wp:docPr id="4" name="Picture 4" descr="A picture containing text, way, road, sce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ay, road, sce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01371" cy="2367021"/>
                    </a:xfrm>
                    <a:prstGeom prst="rect">
                      <a:avLst/>
                    </a:prstGeom>
                  </pic:spPr>
                </pic:pic>
              </a:graphicData>
            </a:graphic>
          </wp:inline>
        </w:drawing>
      </w:r>
    </w:p>
    <w:p w14:paraId="45943186" w14:textId="61FC3FE9" w:rsidR="00F104BF" w:rsidRDefault="00051B0D" w:rsidP="00F104BF">
      <w:pPr>
        <w:rPr>
          <w:rFonts w:cstheme="minorHAnsi"/>
          <w:color w:val="000000" w:themeColor="text1"/>
        </w:rPr>
      </w:pPr>
      <w:r>
        <w:rPr>
          <w:rFonts w:cstheme="minorHAnsi"/>
          <w:color w:val="000000" w:themeColor="text1"/>
        </w:rPr>
        <w:t>Figure:</w:t>
      </w:r>
      <w:r w:rsidR="00F104BF">
        <w:rPr>
          <w:rFonts w:cstheme="minorHAnsi"/>
          <w:color w:val="000000" w:themeColor="text1"/>
        </w:rPr>
        <w:t xml:space="preserve"> </w:t>
      </w:r>
    </w:p>
    <w:p w14:paraId="365DB84A" w14:textId="70471A7D" w:rsidR="000B2876" w:rsidRPr="000B2876" w:rsidRDefault="000B2876" w:rsidP="000B2876">
      <w:pPr>
        <w:rPr>
          <w:rFonts w:ascii="Calibri" w:hAnsi="Calibri" w:cs="Calibri"/>
          <w:color w:val="000000" w:themeColor="text1"/>
        </w:rPr>
      </w:pPr>
      <w:r w:rsidRPr="000B2876">
        <w:rPr>
          <w:rFonts w:ascii="Calibri" w:hAnsi="Calibri" w:cs="Calibri"/>
          <w:color w:val="101010"/>
          <w:shd w:val="clear" w:color="auto" w:fill="FAFAFA"/>
        </w:rPr>
        <w:t>While warrants are appealing to privacy advocates, the enactment of overly broad restrictions on drone use can curtail non-invasive, beneficial uses of drones</w:t>
      </w:r>
      <w:r>
        <w:rPr>
          <w:rFonts w:ascii="Calibri" w:hAnsi="Calibri" w:cs="Calibri"/>
          <w:color w:val="101010"/>
          <w:shd w:val="clear" w:color="auto" w:fill="FAFAFA"/>
        </w:rPr>
        <w:t>.</w:t>
      </w:r>
      <w:r w:rsidRPr="000B2876">
        <w:rPr>
          <w:rFonts w:ascii="Arial" w:hAnsi="Arial" w:cs="Arial"/>
          <w:color w:val="3E3E3E"/>
          <w:sz w:val="26"/>
          <w:szCs w:val="26"/>
          <w:shd w:val="clear" w:color="auto" w:fill="FFFFFF"/>
        </w:rPr>
        <w:t xml:space="preserve"> </w:t>
      </w:r>
      <w:r w:rsidRPr="000B2876">
        <w:rPr>
          <w:rFonts w:ascii="Calibri" w:hAnsi="Calibri" w:cs="Calibri"/>
          <w:color w:val="000000" w:themeColor="text1"/>
          <w:shd w:val="clear" w:color="auto" w:fill="FFFFFF"/>
        </w:rPr>
        <w:t>The drones are fitted with infrared video cameras to catch reckless drivers and improve road safety. They take video footage of accidents and identify locations with major traffic jams to help patrol cars clear these areas and carry out their duties more effectively.</w:t>
      </w:r>
    </w:p>
    <w:p w14:paraId="567CBED8" w14:textId="77777777" w:rsidR="000B2876" w:rsidRPr="00D351FB" w:rsidRDefault="000B2876" w:rsidP="00DC263A">
      <w:pPr>
        <w:rPr>
          <w:rFonts w:cstheme="minorHAnsi"/>
          <w:color w:val="000000" w:themeColor="text1"/>
        </w:rPr>
      </w:pPr>
    </w:p>
    <w:p w14:paraId="53036FF2" w14:textId="77777777" w:rsidR="00F605D1" w:rsidRDefault="00F605D1" w:rsidP="00DC263A">
      <w:pPr>
        <w:rPr>
          <w:rFonts w:cstheme="minorHAnsi"/>
          <w:b/>
          <w:bCs/>
          <w:color w:val="000000" w:themeColor="text1"/>
          <w:sz w:val="28"/>
          <w:szCs w:val="28"/>
        </w:rPr>
      </w:pPr>
    </w:p>
    <w:p w14:paraId="730D1DB6" w14:textId="00AB690E" w:rsidR="00D351FB" w:rsidRDefault="00510B76" w:rsidP="00E07F53">
      <w:pPr>
        <w:pStyle w:val="Heading3"/>
      </w:pPr>
      <w:bookmarkStart w:id="20" w:name="_Toc70108775"/>
      <w:r>
        <w:t>Vehicle Detection from Ariel Imagery</w:t>
      </w:r>
      <w:bookmarkEnd w:id="20"/>
    </w:p>
    <w:p w14:paraId="4AE9E712" w14:textId="7ABC47F2" w:rsidR="00510B76" w:rsidRDefault="00232BA2" w:rsidP="00DC263A">
      <w:r>
        <w:rPr>
          <w:rFonts w:cstheme="minorHAnsi"/>
          <w:color w:val="000000" w:themeColor="text1"/>
        </w:rPr>
        <w:t xml:space="preserve">The Vehicle is detected By using different edge detection and corner detection algorithms, Most popular are Histogram Oriented Gradients and Harris Corner Detector. This is done by </w:t>
      </w:r>
      <w:r>
        <w:t>a feature descriptor converts an image of size width x height x 3 (channels) to a feature vector / array of length n. In the case of the HOG feature descriptor, the input image is of size 64 x 128 x 3 and the output feature vector is of length 3780.</w:t>
      </w:r>
    </w:p>
    <w:p w14:paraId="2420FE09" w14:textId="7D0974DA" w:rsidR="00232BA2" w:rsidRDefault="00232BA2" w:rsidP="00DC263A">
      <w:r>
        <w:t> The feature vector is not useful for the purpose of viewing the image. But, it is very useful for tasks like image recognition and object detection</w:t>
      </w:r>
      <w:r w:rsidR="000B5A75">
        <w:fldChar w:fldCharType="begin" w:fldLock="1"/>
      </w:r>
      <w:r w:rsidR="000B5A75">
        <w:instrText>ADDIN CSL_CITATION {"citationItems":[{"id":"ITEM-1","itemData":{"author":[{"dropping-particle":"","family":"Kanistras","given":"Konstantinos","non-dropping-particle":"","parse-names":false,"suffix":""},{"dropping-particle":"","family":"Martins","given":"Goncalo","non-dropping-particle":"","parse-names":false,"suffix":""},{"dropping-particle":"","family":"Rutherford","given":"Matthew J","non-dropping-particle":"","parse-names":false,"suffix":""}],"id":"ITEM-1","issued":{"date-parts":[["2007"]]},"title":"A Survey of Unmanned Aerial Vehicles ( UAVs ) for Traffic Monitoring","type":"article-journal"},"uris":["http://www.mendeley.com/documents/?uuid=c283f658-de48-45b5-ab27-26fca32573e1"]}],"mendeley":{"formattedCitation":"(Kanistras et al., 2007)","plainTextFormattedCitation":"(Kanistras et al., 2007)"},"properties":{"noteIndex":0},"schema":"https://github.com/citation-style-language/schema/raw/master/csl-citation.json"}</w:instrText>
      </w:r>
      <w:r w:rsidR="000B5A75">
        <w:fldChar w:fldCharType="separate"/>
      </w:r>
      <w:r w:rsidR="000B5A75" w:rsidRPr="000B5A75">
        <w:rPr>
          <w:noProof/>
        </w:rPr>
        <w:t>(Kanistras et al., 2007)</w:t>
      </w:r>
      <w:r w:rsidR="000B5A75">
        <w:fldChar w:fldCharType="end"/>
      </w:r>
      <w:r>
        <w:t>. The feature vector produced by these algorithms when fed into an image classification algorithm like Support Vector Machine (SVM) produce good results.</w:t>
      </w:r>
    </w:p>
    <w:p w14:paraId="444B9398" w14:textId="1B5D1F0C" w:rsidR="00232BA2" w:rsidRDefault="00232BA2" w:rsidP="00232BA2">
      <w:pPr>
        <w:jc w:val="center"/>
      </w:pPr>
      <w:r>
        <w:rPr>
          <w:noProof/>
        </w:rPr>
        <w:lastRenderedPageBreak/>
        <w:drawing>
          <wp:inline distT="0" distB="0" distL="0" distR="0" wp14:anchorId="578675F7" wp14:editId="2C2EAB22">
            <wp:extent cx="2610214" cy="21148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2610214" cy="2114845"/>
                    </a:xfrm>
                    <a:prstGeom prst="rect">
                      <a:avLst/>
                    </a:prstGeom>
                  </pic:spPr>
                </pic:pic>
              </a:graphicData>
            </a:graphic>
          </wp:inline>
        </w:drawing>
      </w:r>
    </w:p>
    <w:p w14:paraId="5E7CC442" w14:textId="3F09474F" w:rsidR="00295C3B" w:rsidRDefault="00295C3B" w:rsidP="00295C3B">
      <w:r>
        <w:t xml:space="preserve">Figure 2: Vehicle in aerial image (a), corresponding HoG features (b) and Gabor histograms (c). Vegetation region in aerial image (d), corresponding HoG features (e) and Gabor histograms </w:t>
      </w:r>
    </w:p>
    <w:p w14:paraId="62017A43" w14:textId="667186CE" w:rsidR="00295C3B" w:rsidRDefault="006471CF" w:rsidP="00E07F53">
      <w:pPr>
        <w:pStyle w:val="Heading3"/>
      </w:pPr>
      <w:bookmarkStart w:id="21" w:name="_Toc70108776"/>
      <w:r w:rsidRPr="006471CF">
        <w:t>Vehicle Tracking using Mean Shift Tracking Algorithm</w:t>
      </w:r>
      <w:bookmarkEnd w:id="21"/>
    </w:p>
    <w:p w14:paraId="2C4D8446" w14:textId="6DF3F1C1" w:rsidR="006471CF" w:rsidRDefault="00781DDD" w:rsidP="00295C3B">
      <w:r>
        <w:t>The building of object models according to known target appearance and possible areas that those may appear it is proposed</w:t>
      </w:r>
      <w:r w:rsidR="008C2561">
        <w:t xml:space="preserve"> that</w:t>
      </w:r>
      <w:r>
        <w:t xml:space="preserve"> </w:t>
      </w:r>
      <w:r w:rsidR="008C2561">
        <w:t>d</w:t>
      </w:r>
      <w:r>
        <w:t>uring the matching process, which is important for tracking purposes, it is suggested that the object’s bounding box should be fixed so the probabilistic density function value can be calculated afterwards</w:t>
      </w:r>
      <w:r w:rsidR="000B5A75">
        <w:fldChar w:fldCharType="begin" w:fldLock="1"/>
      </w:r>
      <w:r w:rsidR="000B5A75">
        <w:instrText>ADDIN CSL_CITATION {"citationItems":[{"id":"ITEM-1","itemData":{"DOI":"10.1016/j.rbo.2014.03.007","ISSN":"19824378","abstract":"Objectives to evaluate function among patients with postoperative recurrence of rotator cuff injuries that was treated arthroscopically (case series) and compare this with function in patients without recurrence (control group); and to compare function among patients with recurrence of rotator cuff injuries that were greater than and smaller than 3 cm. Methods this was a retrospective evaluation of patients who underwent arthroscopic revision of rotator cuff injuries using the ASES, Constant &amp; Murley and UCLA scores and a visual analogue pain scale, in comparison with patients in a control group who underwent primary rotator cuff repair. Results the size of the rotator cuff injury recurrence had a statistically significant influence on the result from the arthroscopic surgical treatment. The functional scores showed worse results than those from the first procedure. Conclusion arthroscopic surgical treatment of renewed tearing of rotator cuff injuries showed worse functional scores than those from primary repair of the injury.","author":[{"dropping-particle":"","family":"Godinho","given":"Glaydson Gomes","non-dropping-particle":"","parse-names":false,"suffix":""},{"dropping-particle":"","family":"França","given":"Flávio De Oliveira","non-dropping-particle":"","parse-names":false,"suffix":""},{"dropping-particle":"","family":"Freitas","given":"José Márcio Alves","non-dropping-particle":"","parse-names":false,"suffix":""},{"dropping-particle":"","family":"Santos","given":"Flávio Márcio Lago","non-dropping-particle":"","parse-names":false,"suffix":""},{"dropping-particle":"","family":"Prandini","given":"Alexandre","non-dropping-particle":"","parse-names":false,"suffix":""},{"dropping-particle":"","family":"Godinho","given":"André Couto","non-dropping-particle":"","parse-names":false,"suffix":""},{"dropping-particle":"","family":"Costa","given":"Rafael Patrocínio De Paula","non-dropping-particle":"","parse-names":false,"suffix":""}],"container-title":"Revista Brasileira de Ortopedia","id":"ITEM-1","issue":"1","issued":{"date-parts":[["2015"]]},"page":"89-93","title":"Resultado do tratamento cirúrgico artroscópico das rerrupturas do manguito rotador do ombro","type":"article-journal","volume":"50"},"uris":["http://www.mendeley.com/documents/?uuid=4cc86dc4-2fe6-4598-a5c0-5fe9b776c1ad"]}],"mendeley":{"formattedCitation":"(Godinho et al., 2015)","plainTextFormattedCitation":"(Godinho et al., 2015)","previouslyFormattedCitation":"(Godinho et al., 2015)"},"properties":{"noteIndex":0},"schema":"https://github.com/citation-style-language/schema/raw/master/csl-citation.json"}</w:instrText>
      </w:r>
      <w:r w:rsidR="000B5A75">
        <w:fldChar w:fldCharType="separate"/>
      </w:r>
      <w:r w:rsidR="000B5A75" w:rsidRPr="000B5A75">
        <w:rPr>
          <w:noProof/>
        </w:rPr>
        <w:t>(Godinho et al., 2015)</w:t>
      </w:r>
      <w:r w:rsidR="000B5A75">
        <w:fldChar w:fldCharType="end"/>
      </w:r>
      <w:r>
        <w:t>. Although, when the algorithm is applied to UAVs, since the objects are small and moving rapidly, the algorithm may converge into a region of background. To reduce the mistakes in the Mean Shift algorithm, particle filtering is suggested. According to the author the Mean Shift algorithm along with particle filtering can solve the problems caused by fast moving objects in UAV videos.</w:t>
      </w:r>
    </w:p>
    <w:p w14:paraId="6058E43F" w14:textId="47CB0F8C" w:rsidR="008C2561" w:rsidRDefault="008C2561" w:rsidP="00295C3B">
      <w:pPr>
        <w:rPr>
          <w:b/>
          <w:bCs/>
          <w:sz w:val="24"/>
          <w:szCs w:val="24"/>
        </w:rPr>
      </w:pPr>
      <w:r>
        <w:rPr>
          <w:b/>
          <w:bCs/>
          <w:noProof/>
          <w:sz w:val="24"/>
          <w:szCs w:val="24"/>
        </w:rPr>
        <w:drawing>
          <wp:inline distT="0" distB="0" distL="0" distR="0" wp14:anchorId="00C404B8" wp14:editId="04AD9978">
            <wp:extent cx="5943600" cy="1783080"/>
            <wp:effectExtent l="0" t="0" r="0" b="7620"/>
            <wp:docPr id="6" name="Picture 6" descr="Ic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con&#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542038F0" w14:textId="7990C331" w:rsidR="00F104BF" w:rsidRDefault="00F104BF" w:rsidP="00295C3B">
      <w:pPr>
        <w:rPr>
          <w:b/>
          <w:bCs/>
          <w:sz w:val="24"/>
          <w:szCs w:val="24"/>
        </w:rPr>
      </w:pPr>
      <w:r>
        <w:rPr>
          <w:b/>
          <w:bCs/>
          <w:sz w:val="24"/>
          <w:szCs w:val="24"/>
        </w:rPr>
        <w:t>Figure: mean shift algorithm, a basic tracking visual</w:t>
      </w:r>
    </w:p>
    <w:p w14:paraId="7F3AC62D" w14:textId="143BF150" w:rsidR="008C2561" w:rsidRDefault="008C2561" w:rsidP="00E07F53">
      <w:pPr>
        <w:jc w:val="center"/>
        <w:rPr>
          <w:b/>
          <w:bCs/>
          <w:sz w:val="24"/>
          <w:szCs w:val="24"/>
        </w:rPr>
      </w:pPr>
      <w:r>
        <w:rPr>
          <w:b/>
          <w:bCs/>
          <w:noProof/>
          <w:sz w:val="24"/>
          <w:szCs w:val="24"/>
        </w:rPr>
        <w:lastRenderedPageBreak/>
        <w:drawing>
          <wp:inline distT="0" distB="0" distL="0" distR="0" wp14:anchorId="6DC434B4" wp14:editId="7EFB9756">
            <wp:extent cx="3987114" cy="3618477"/>
            <wp:effectExtent l="0" t="0" r="0" b="12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987114" cy="3618477"/>
                    </a:xfrm>
                    <a:prstGeom prst="rect">
                      <a:avLst/>
                    </a:prstGeom>
                  </pic:spPr>
                </pic:pic>
              </a:graphicData>
            </a:graphic>
          </wp:inline>
        </w:drawing>
      </w:r>
    </w:p>
    <w:p w14:paraId="5AA54AA6" w14:textId="5310D513" w:rsidR="008C2561" w:rsidRPr="00E07F53" w:rsidRDefault="008C2561" w:rsidP="00E07F53">
      <w:pPr>
        <w:jc w:val="center"/>
        <w:rPr>
          <w:b/>
          <w:bCs/>
        </w:rPr>
      </w:pPr>
      <w:r w:rsidRPr="00E07F53">
        <w:rPr>
          <w:b/>
          <w:bCs/>
        </w:rPr>
        <w:t xml:space="preserve">Figure : Flow chart </w:t>
      </w:r>
      <w:r w:rsidR="00F104BF" w:rsidRPr="00E07F53">
        <w:rPr>
          <w:b/>
          <w:bCs/>
        </w:rPr>
        <w:t>of mean shift algorithm output the segmented data</w:t>
      </w:r>
    </w:p>
    <w:p w14:paraId="52BC09BE" w14:textId="09E7DC5B" w:rsidR="00232BA2" w:rsidRDefault="008C2561" w:rsidP="00232BA2">
      <w:r>
        <w:t>Mean shift is a simple iterative procedure that shifts each data point to the average of data points in its neighborhood. This generalization makes some k-means like clustering algorithms its special cases. It is shown that mean shift is a mode-seeking process on a surface constructed with a “shadow” kernel. For Gaussian kernels, mean shift is a gradient mapping. Convergence is studied for mean shift iterations. Cluster analysis is treated as a deterministic problem of finding a fixed point of mean shift that characterizes the data. Applications in clustering and Hough transform are demonstrated. Mean shift is also considered as an evolutionary strategy that performs multistate global optimization</w:t>
      </w:r>
      <w:r w:rsidR="00F104BF">
        <w:t>.</w:t>
      </w:r>
    </w:p>
    <w:p w14:paraId="1EFD404A" w14:textId="0861081C" w:rsidR="00F104BF" w:rsidRDefault="00F104BF" w:rsidP="00E07F53">
      <w:pPr>
        <w:pStyle w:val="Heading2"/>
      </w:pPr>
      <w:bookmarkStart w:id="22" w:name="_Toc70108777"/>
      <w:r w:rsidRPr="004436F1">
        <w:t>Moving Target Indication</w:t>
      </w:r>
      <w:bookmarkEnd w:id="22"/>
      <w:r w:rsidR="004436F1" w:rsidRPr="004436F1">
        <w:t xml:space="preserve"> </w:t>
      </w:r>
    </w:p>
    <w:p w14:paraId="0D80D2BF" w14:textId="1A795DEE" w:rsidR="004436F1" w:rsidRDefault="004436F1" w:rsidP="00232BA2">
      <w:r>
        <w:t xml:space="preserve">MTI </w:t>
      </w:r>
      <w:r w:rsidR="000B5A75">
        <w:fldChar w:fldCharType="begin" w:fldLock="1"/>
      </w:r>
      <w:r w:rsidR="000B5A75">
        <w:instrText>ADDIN CSL_CITATION {"citationItems":[{"id":"ITEM-1","itemData":{"DOI":"10.1016/j.proeng.2011.08.669","ISSN":"18777058","abstract":"With the rapid growth of China's transportation, traffic accidents were in a growing trend year by year, and the tracking of hit-and-run vehicles had caught the hotspot of people concern. Therefore, how to reduce the road traffic accidents and improve traffic safety level had become important issues that need to be resolved. This paper whose research objects are hit-and-run vehicles is based on the intelligent traffic accident treatment system. After researching the application of Mean shift and Kalman filter in the field of target tracking, this paper presented an effective tracking method which combined Mean shift and Kalman filter algorithm to improve the accuracy and robustness in occlusion. © 2011 Published by Elsevier Ltd.","author":[{"dropping-particle":"","family":"Wang","given":"Juan","non-dropping-particle":"","parse-names":false,"suffix":""},{"dropping-particle":"","family":"Liu","given":"Jiaomin","non-dropping-particle":"","parse-names":false,"suffix":""},{"dropping-particle":"","family":"Meng","given":"Junying","non-dropping-particle":"","parse-names":false,"suffix":""},{"dropping-particle":"","family":"Han","given":"Ming","non-dropping-particle":"","parse-names":false,"suffix":""}],"container-title":"Procedia Engineering","id":"ITEM-1","issued":{"date-parts":[["2011"]]},"page":"3572-3576","title":"Research on an improved mean shift algorithm","type":"article-journal","volume":"15"},"uris":["http://www.mendeley.com/documents/?uuid=fffc82da-6669-43b3-b6e7-e3b350769172"]}],"mendeley":{"formattedCitation":"(Wang et al., 2011)","plainTextFormattedCitation":"(Wang et al., 2011)","previouslyFormattedCitation":"(Wang et al., 2011)"},"properties":{"noteIndex":0},"schema":"https://github.com/citation-style-language/schema/raw/master/csl-citation.json"}</w:instrText>
      </w:r>
      <w:r w:rsidR="000B5A75">
        <w:fldChar w:fldCharType="separate"/>
      </w:r>
      <w:r w:rsidR="000B5A75" w:rsidRPr="000B5A75">
        <w:rPr>
          <w:noProof/>
        </w:rPr>
        <w:t>(Wang et al., 2011)</w:t>
      </w:r>
      <w:r w:rsidR="000B5A75">
        <w:fldChar w:fldCharType="end"/>
      </w:r>
      <w:r>
        <w:t>Moving Target indication primarily revolves around detecting moving objects on the ground with video cameras that are mounted on unmanned air vehicles. The main approach is to compare pairs of image frames that are captured a short time apart. This approach is not based on image registration but on the analysis of the motion of the features with respect to a static scene model. The feature analysis is divided in three stages. First, a pair of image frames is used to locate the fixed objects. A method based on random consensus RANSAC is used to calculate a matrix with the largest number of matched features. Then, during the second stage the objective is to obtain an improved stationary and moving classification. A temporal analysis is done on results from many frame pairs to identify the set of features that are judged to be moving or stationary with high confidence. In the last stage, a process for further improvement of the performance is used for the remaining false alarms that are caused by the missing targets. The algorithm is evaluated on frames of a motorway roundabout and a car park of a supermarket.</w:t>
      </w:r>
    </w:p>
    <w:p w14:paraId="2B0683BF" w14:textId="23762928" w:rsidR="00910475" w:rsidRDefault="00910475" w:rsidP="00910475">
      <w:pPr>
        <w:jc w:val="center"/>
        <w:rPr>
          <w:b/>
          <w:bCs/>
          <w:sz w:val="24"/>
          <w:szCs w:val="24"/>
        </w:rPr>
      </w:pPr>
      <w:r>
        <w:rPr>
          <w:b/>
          <w:bCs/>
          <w:noProof/>
          <w:sz w:val="24"/>
          <w:szCs w:val="24"/>
        </w:rPr>
        <w:lastRenderedPageBreak/>
        <w:drawing>
          <wp:inline distT="0" distB="0" distL="0" distR="0" wp14:anchorId="5A307BD2" wp14:editId="37967E40">
            <wp:extent cx="2715004" cy="2143424"/>
            <wp:effectExtent l="0" t="0" r="9525" b="9525"/>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715004" cy="2143424"/>
                    </a:xfrm>
                    <a:prstGeom prst="rect">
                      <a:avLst/>
                    </a:prstGeom>
                  </pic:spPr>
                </pic:pic>
              </a:graphicData>
            </a:graphic>
          </wp:inline>
        </w:drawing>
      </w:r>
    </w:p>
    <w:p w14:paraId="07159716" w14:textId="2757EF2F" w:rsidR="00910475" w:rsidRDefault="006235D8" w:rsidP="004332A5">
      <w:pPr>
        <w:jc w:val="center"/>
      </w:pPr>
      <w:r w:rsidRPr="004332A5">
        <w:t>Figure:</w:t>
      </w:r>
      <w:r w:rsidR="00910475" w:rsidRPr="004332A5">
        <w:t xml:space="preserve"> </w:t>
      </w:r>
      <w:r w:rsidR="004332A5" w:rsidRPr="004332A5">
        <w:t>A result of improved stationary and moving classifications</w:t>
      </w:r>
    </w:p>
    <w:p w14:paraId="737FADA5" w14:textId="0E6B1BC6" w:rsidR="00E07F53" w:rsidRDefault="00E07F53" w:rsidP="00E07F53">
      <w:pPr>
        <w:pStyle w:val="Heading2"/>
      </w:pPr>
      <w:bookmarkStart w:id="23" w:name="_Toc70108778"/>
      <w:r>
        <w:t>Overview of all the strategies</w:t>
      </w:r>
      <w:bookmarkEnd w:id="23"/>
    </w:p>
    <w:p w14:paraId="431874AD" w14:textId="0D8AC2BC" w:rsidR="004332A5" w:rsidRDefault="00EE7C29" w:rsidP="004332A5">
      <w:r>
        <w:t xml:space="preserve">An Overview of all the </w:t>
      </w:r>
      <w:r w:rsidR="006235D8">
        <w:t>strategies that are explained above</w:t>
      </w:r>
      <w:r>
        <w:t xml:space="preserve"> is given below </w:t>
      </w:r>
    </w:p>
    <w:tbl>
      <w:tblPr>
        <w:tblStyle w:val="TableGrid"/>
        <w:tblW w:w="0" w:type="auto"/>
        <w:tblLook w:val="04A0" w:firstRow="1" w:lastRow="0" w:firstColumn="1" w:lastColumn="0" w:noHBand="0" w:noVBand="1"/>
      </w:tblPr>
      <w:tblGrid>
        <w:gridCol w:w="2337"/>
        <w:gridCol w:w="2337"/>
        <w:gridCol w:w="2338"/>
        <w:gridCol w:w="2338"/>
      </w:tblGrid>
      <w:tr w:rsidR="004D2DD3" w14:paraId="2074CD52" w14:textId="77777777" w:rsidTr="004D2DD3">
        <w:tc>
          <w:tcPr>
            <w:tcW w:w="2337" w:type="dxa"/>
          </w:tcPr>
          <w:p w14:paraId="5E560709" w14:textId="624F4B7E" w:rsidR="004D2DD3" w:rsidRPr="00CE54F8" w:rsidRDefault="00CE54F8" w:rsidP="004332A5">
            <w:pPr>
              <w:rPr>
                <w:b/>
                <w:bCs/>
              </w:rPr>
            </w:pPr>
            <w:r w:rsidRPr="00CE54F8">
              <w:rPr>
                <w:b/>
                <w:bCs/>
              </w:rPr>
              <w:t>Aerial Imagery</w:t>
            </w:r>
          </w:p>
        </w:tc>
        <w:tc>
          <w:tcPr>
            <w:tcW w:w="2337" w:type="dxa"/>
          </w:tcPr>
          <w:p w14:paraId="2558C827" w14:textId="62318AA3" w:rsidR="004D2DD3" w:rsidRPr="00CE54F8" w:rsidRDefault="00640E58" w:rsidP="004332A5">
            <w:pPr>
              <w:rPr>
                <w:b/>
                <w:bCs/>
              </w:rPr>
            </w:pPr>
            <w:r w:rsidRPr="00CE54F8">
              <w:rPr>
                <w:b/>
                <w:bCs/>
              </w:rPr>
              <w:t>High-Definition</w:t>
            </w:r>
            <w:r w:rsidR="00CE54F8" w:rsidRPr="00CE54F8">
              <w:rPr>
                <w:b/>
                <w:bCs/>
              </w:rPr>
              <w:t xml:space="preserve"> Imagery</w:t>
            </w:r>
          </w:p>
        </w:tc>
        <w:tc>
          <w:tcPr>
            <w:tcW w:w="2338" w:type="dxa"/>
          </w:tcPr>
          <w:p w14:paraId="5A033883" w14:textId="340A7B88" w:rsidR="004D2DD3" w:rsidRPr="00CE54F8" w:rsidRDefault="00CE54F8" w:rsidP="004332A5">
            <w:pPr>
              <w:rPr>
                <w:b/>
                <w:bCs/>
              </w:rPr>
            </w:pPr>
            <w:r w:rsidRPr="00CE54F8">
              <w:rPr>
                <w:b/>
                <w:bCs/>
              </w:rPr>
              <w:t>Mean Shift Tracking</w:t>
            </w:r>
          </w:p>
        </w:tc>
        <w:tc>
          <w:tcPr>
            <w:tcW w:w="2338" w:type="dxa"/>
          </w:tcPr>
          <w:p w14:paraId="489BEA35" w14:textId="3FD45D2A" w:rsidR="004D2DD3" w:rsidRPr="00CE54F8" w:rsidRDefault="00FD5F6D" w:rsidP="004332A5">
            <w:pPr>
              <w:rPr>
                <w:b/>
                <w:bCs/>
              </w:rPr>
            </w:pPr>
            <w:r w:rsidRPr="00CE54F8">
              <w:rPr>
                <w:b/>
                <w:bCs/>
              </w:rPr>
              <w:t>Moving Target Indication</w:t>
            </w:r>
          </w:p>
        </w:tc>
      </w:tr>
      <w:tr w:rsidR="004D2DD3" w14:paraId="079E3D19" w14:textId="77777777" w:rsidTr="004D2DD3">
        <w:tc>
          <w:tcPr>
            <w:tcW w:w="2337" w:type="dxa"/>
          </w:tcPr>
          <w:p w14:paraId="0AFAD61D" w14:textId="77777777" w:rsidR="0014477E" w:rsidRDefault="0014477E" w:rsidP="004332A5">
            <w:pPr>
              <w:rPr>
                <w:b/>
                <w:bCs/>
              </w:rPr>
            </w:pPr>
            <w:r w:rsidRPr="0014477E">
              <w:rPr>
                <w:b/>
                <w:bCs/>
              </w:rPr>
              <w:t>Efficiency:</w:t>
            </w:r>
          </w:p>
          <w:p w14:paraId="3BF58301" w14:textId="75063A63" w:rsidR="004D2DD3" w:rsidRDefault="004B4EDA" w:rsidP="004332A5">
            <w:r>
              <w:t>A reasonably accurate estimate of the overall accuracy of the program is achieved by using the threshold of the fast detection algorithm</w:t>
            </w:r>
          </w:p>
        </w:tc>
        <w:tc>
          <w:tcPr>
            <w:tcW w:w="2337" w:type="dxa"/>
          </w:tcPr>
          <w:p w14:paraId="52A01F04" w14:textId="77777777" w:rsidR="00640E58" w:rsidRPr="00640E58" w:rsidRDefault="00640E58" w:rsidP="004332A5">
            <w:pPr>
              <w:rPr>
                <w:b/>
                <w:bCs/>
              </w:rPr>
            </w:pPr>
            <w:r w:rsidRPr="00640E58">
              <w:rPr>
                <w:b/>
                <w:bCs/>
              </w:rPr>
              <w:t>Efficiency:</w:t>
            </w:r>
          </w:p>
          <w:p w14:paraId="15DB3F09" w14:textId="7131465B" w:rsidR="004D2DD3" w:rsidRDefault="00640E58" w:rsidP="004332A5">
            <w:r>
              <w:t>High-definition</w:t>
            </w:r>
            <w:r w:rsidR="00475E09">
              <w:t xml:space="preserve"> air-born imagery is used efficiently for obtaining traffic flow data.</w:t>
            </w:r>
          </w:p>
          <w:p w14:paraId="54AF8A63" w14:textId="0F5F9ED6" w:rsidR="00475E09" w:rsidRDefault="00475E09" w:rsidP="004332A5"/>
        </w:tc>
        <w:tc>
          <w:tcPr>
            <w:tcW w:w="2338" w:type="dxa"/>
          </w:tcPr>
          <w:p w14:paraId="6BEB526C" w14:textId="6CB1AAF9" w:rsidR="00640E58" w:rsidRPr="00640E58" w:rsidRDefault="00640E58" w:rsidP="004332A5">
            <w:pPr>
              <w:rPr>
                <w:b/>
                <w:bCs/>
              </w:rPr>
            </w:pPr>
            <w:r w:rsidRPr="00640E58">
              <w:rPr>
                <w:b/>
                <w:bCs/>
              </w:rPr>
              <w:t>Efficiency:</w:t>
            </w:r>
            <w:r w:rsidR="00CE54F8" w:rsidRPr="00640E58">
              <w:rPr>
                <w:b/>
                <w:bCs/>
              </w:rPr>
              <w:t xml:space="preserve"> </w:t>
            </w:r>
          </w:p>
          <w:p w14:paraId="6D5CEDAD" w14:textId="50085D2C" w:rsidR="004D2DD3" w:rsidRDefault="00C32C75" w:rsidP="004332A5">
            <w:r>
              <w:t>Mean Shift algorithm along with particle filtering can solve the problems caused by fast moving objects in UAV videos.</w:t>
            </w:r>
          </w:p>
        </w:tc>
        <w:tc>
          <w:tcPr>
            <w:tcW w:w="2338" w:type="dxa"/>
          </w:tcPr>
          <w:p w14:paraId="4CEEA7E6" w14:textId="6D7F4B59" w:rsidR="00640E58" w:rsidRPr="00640E58" w:rsidRDefault="00640E58" w:rsidP="004332A5">
            <w:pPr>
              <w:rPr>
                <w:b/>
                <w:bCs/>
              </w:rPr>
            </w:pPr>
            <w:r w:rsidRPr="00640E58">
              <w:rPr>
                <w:b/>
                <w:bCs/>
              </w:rPr>
              <w:t>Efficiency:</w:t>
            </w:r>
          </w:p>
          <w:p w14:paraId="2116ED67" w14:textId="248E915E" w:rsidR="004D2DD3" w:rsidRDefault="00CE54F8" w:rsidP="004332A5">
            <w:r>
              <w:t xml:space="preserve">Performs well on the </w:t>
            </w:r>
            <w:r w:rsidR="00640E58">
              <w:t>datasets</w:t>
            </w:r>
            <w:r>
              <w:t xml:space="preserve"> from the supermarket even with complex 3D structures.</w:t>
            </w:r>
          </w:p>
        </w:tc>
      </w:tr>
      <w:tr w:rsidR="004D2DD3" w14:paraId="7FDFC282" w14:textId="77777777" w:rsidTr="004D2DD3">
        <w:tc>
          <w:tcPr>
            <w:tcW w:w="2337" w:type="dxa"/>
          </w:tcPr>
          <w:p w14:paraId="710DA5B9" w14:textId="69FB2C44" w:rsidR="0014477E" w:rsidRPr="0014477E" w:rsidRDefault="0014477E" w:rsidP="004332A5">
            <w:pPr>
              <w:rPr>
                <w:b/>
                <w:bCs/>
              </w:rPr>
            </w:pPr>
            <w:r w:rsidRPr="0014477E">
              <w:rPr>
                <w:b/>
                <w:bCs/>
              </w:rPr>
              <w:t>Constraints:</w:t>
            </w:r>
          </w:p>
          <w:p w14:paraId="5C9A8FCB" w14:textId="53F4CA9C" w:rsidR="004D2DD3" w:rsidRDefault="004B4EDA" w:rsidP="004332A5">
            <w:r>
              <w:t>Due to its ability to retain nearly all the vehicles in the set while successfully reducing the false positives by half.</w:t>
            </w:r>
          </w:p>
        </w:tc>
        <w:tc>
          <w:tcPr>
            <w:tcW w:w="2337" w:type="dxa"/>
          </w:tcPr>
          <w:p w14:paraId="1AFBC62A" w14:textId="77777777" w:rsidR="00640E58" w:rsidRPr="00640E58" w:rsidRDefault="00640E58" w:rsidP="004332A5">
            <w:pPr>
              <w:rPr>
                <w:b/>
                <w:bCs/>
              </w:rPr>
            </w:pPr>
            <w:r w:rsidRPr="00640E58">
              <w:rPr>
                <w:b/>
                <w:bCs/>
              </w:rPr>
              <w:t>Constraints:</w:t>
            </w:r>
          </w:p>
          <w:p w14:paraId="308B42ED" w14:textId="12106B94" w:rsidR="004D2DD3" w:rsidRDefault="0014477E" w:rsidP="004332A5">
            <w:r>
              <w:t>Vehicles are tracked and traffic parameters are calculated.</w:t>
            </w:r>
            <w:r w:rsidR="00640E58">
              <w:t xml:space="preserve"> Keeping in view the adequate Sampling.</w:t>
            </w:r>
          </w:p>
        </w:tc>
        <w:tc>
          <w:tcPr>
            <w:tcW w:w="2338" w:type="dxa"/>
          </w:tcPr>
          <w:p w14:paraId="5F27B167" w14:textId="47698A3D" w:rsidR="00640E58" w:rsidRPr="00640E58" w:rsidRDefault="00640E58" w:rsidP="004332A5">
            <w:pPr>
              <w:rPr>
                <w:b/>
                <w:bCs/>
              </w:rPr>
            </w:pPr>
            <w:r w:rsidRPr="00640E58">
              <w:rPr>
                <w:b/>
                <w:bCs/>
              </w:rPr>
              <w:t>Constraints:</w:t>
            </w:r>
          </w:p>
          <w:p w14:paraId="69935251" w14:textId="561E3016" w:rsidR="004D2DD3" w:rsidRDefault="00C32C75" w:rsidP="004332A5">
            <w:r>
              <w:t>Small objects are rarely lost which makes this algorithm valuable in UAV videos to track fast small moving objects like vehicles in highways.</w:t>
            </w:r>
          </w:p>
        </w:tc>
        <w:tc>
          <w:tcPr>
            <w:tcW w:w="2338" w:type="dxa"/>
          </w:tcPr>
          <w:p w14:paraId="283874C7" w14:textId="0F411D29" w:rsidR="00640E58" w:rsidRPr="00640E58" w:rsidRDefault="00640E58" w:rsidP="004332A5">
            <w:pPr>
              <w:rPr>
                <w:b/>
                <w:bCs/>
              </w:rPr>
            </w:pPr>
            <w:r w:rsidRPr="00640E58">
              <w:rPr>
                <w:b/>
                <w:bCs/>
              </w:rPr>
              <w:t>Constraints:</w:t>
            </w:r>
          </w:p>
          <w:p w14:paraId="53C9CD8F" w14:textId="36E91E34" w:rsidR="004D2DD3" w:rsidRDefault="00CE54F8" w:rsidP="004332A5">
            <w:r>
              <w:t>False alarms and missing targets remain even after the stage two thus some clearly moving objects are not detected.</w:t>
            </w:r>
          </w:p>
        </w:tc>
      </w:tr>
      <w:tr w:rsidR="004D2DD3" w14:paraId="68DE1B10" w14:textId="77777777" w:rsidTr="004D2DD3">
        <w:tc>
          <w:tcPr>
            <w:tcW w:w="2337" w:type="dxa"/>
          </w:tcPr>
          <w:p w14:paraId="2AB7FC31" w14:textId="2DA47E67" w:rsidR="00640E58" w:rsidRPr="00640E58" w:rsidRDefault="00640E58" w:rsidP="004332A5">
            <w:pPr>
              <w:rPr>
                <w:b/>
                <w:bCs/>
              </w:rPr>
            </w:pPr>
            <w:r>
              <w:rPr>
                <w:b/>
                <w:bCs/>
              </w:rPr>
              <w:t>Analysis:</w:t>
            </w:r>
          </w:p>
          <w:p w14:paraId="4635F415" w14:textId="7A5BB191" w:rsidR="004D2DD3" w:rsidRDefault="004B4EDA" w:rsidP="004332A5">
            <w:r>
              <w:t>The rotation invariant HoG, did not perform well due to the reflective water that was in the background.</w:t>
            </w:r>
          </w:p>
        </w:tc>
        <w:tc>
          <w:tcPr>
            <w:tcW w:w="2337" w:type="dxa"/>
          </w:tcPr>
          <w:p w14:paraId="447B599D" w14:textId="6648EA0C" w:rsidR="00640E58" w:rsidRPr="00640E58" w:rsidRDefault="00640E58" w:rsidP="004332A5">
            <w:pPr>
              <w:rPr>
                <w:b/>
                <w:bCs/>
              </w:rPr>
            </w:pPr>
            <w:r w:rsidRPr="00640E58">
              <w:rPr>
                <w:b/>
                <w:bCs/>
              </w:rPr>
              <w:t>Analysis:</w:t>
            </w:r>
          </w:p>
          <w:p w14:paraId="1EE1910A" w14:textId="7630AD75" w:rsidR="004D2DD3" w:rsidRDefault="0014477E" w:rsidP="004332A5">
            <w:r>
              <w:t>Only a small group of vehicles was able to be tracked for a long distance due to 6 sec Video limitation.</w:t>
            </w:r>
          </w:p>
        </w:tc>
        <w:tc>
          <w:tcPr>
            <w:tcW w:w="2338" w:type="dxa"/>
          </w:tcPr>
          <w:p w14:paraId="50B70DE8" w14:textId="783CF8B5" w:rsidR="00640E58" w:rsidRPr="00640E58" w:rsidRDefault="00640E58" w:rsidP="004332A5">
            <w:pPr>
              <w:rPr>
                <w:b/>
                <w:bCs/>
              </w:rPr>
            </w:pPr>
            <w:r w:rsidRPr="00640E58">
              <w:rPr>
                <w:b/>
                <w:bCs/>
              </w:rPr>
              <w:t>Analysis:</w:t>
            </w:r>
          </w:p>
          <w:p w14:paraId="4E85E414" w14:textId="355AD227" w:rsidR="004D2DD3" w:rsidRDefault="00C32C75" w:rsidP="004332A5">
            <w:r>
              <w:t>The Mean Shift can track the objects on time only when the objects are known</w:t>
            </w:r>
            <w:r w:rsidR="00640E58">
              <w:t>.</w:t>
            </w:r>
          </w:p>
        </w:tc>
        <w:tc>
          <w:tcPr>
            <w:tcW w:w="2338" w:type="dxa"/>
          </w:tcPr>
          <w:p w14:paraId="61AE6F2D" w14:textId="74C7F04E" w:rsidR="00640E58" w:rsidRPr="00640E58" w:rsidRDefault="00640E58" w:rsidP="004332A5">
            <w:pPr>
              <w:rPr>
                <w:b/>
                <w:bCs/>
              </w:rPr>
            </w:pPr>
            <w:r w:rsidRPr="00640E58">
              <w:rPr>
                <w:b/>
                <w:bCs/>
              </w:rPr>
              <w:t>Analysis:</w:t>
            </w:r>
          </w:p>
          <w:p w14:paraId="018BBCFE" w14:textId="7C1F8E99" w:rsidR="004D2DD3" w:rsidRDefault="00CE54F8" w:rsidP="004332A5">
            <w:r>
              <w:t>The geometrical interpretation of the scene is not well constrained and that causes problems even with a smooth traffic flow on the motorway.</w:t>
            </w:r>
          </w:p>
        </w:tc>
      </w:tr>
    </w:tbl>
    <w:p w14:paraId="7ECEA55D" w14:textId="089D63E9" w:rsidR="00F41C4D" w:rsidRDefault="00F41C4D" w:rsidP="004332A5"/>
    <w:p w14:paraId="4E901998" w14:textId="77777777" w:rsidR="001635DC" w:rsidRDefault="001635DC" w:rsidP="001635DC">
      <w:pPr>
        <w:rPr>
          <w:rFonts w:cstheme="minorHAnsi"/>
          <w:b/>
          <w:bCs/>
          <w:color w:val="000000" w:themeColor="text1"/>
          <w:sz w:val="28"/>
          <w:szCs w:val="28"/>
        </w:rPr>
      </w:pPr>
    </w:p>
    <w:p w14:paraId="7AB5A127" w14:textId="47CE3A2D" w:rsidR="001635DC" w:rsidRDefault="00F64E7C" w:rsidP="00F64E7C">
      <w:pPr>
        <w:pStyle w:val="Heading1"/>
      </w:pPr>
      <w:r>
        <w:lastRenderedPageBreak/>
        <w:t>Control Loop</w:t>
      </w:r>
    </w:p>
    <w:p w14:paraId="4D9AB679" w14:textId="1A7627B4" w:rsidR="00F64E7C" w:rsidRDefault="00F62BEB" w:rsidP="00F64E7C">
      <w:r>
        <w:t>Agent control loop (general):</w:t>
      </w:r>
    </w:p>
    <w:p w14:paraId="2F4B37ED" w14:textId="05BFA17D" w:rsidR="00F62BEB" w:rsidRDefault="00F62BEB" w:rsidP="00F64E7C">
      <w:r>
        <w:tab/>
        <w:t>while true</w:t>
      </w:r>
    </w:p>
    <w:p w14:paraId="15636B47" w14:textId="29FA24F0" w:rsidR="00F62BEB" w:rsidRDefault="00F62BEB" w:rsidP="00F64E7C">
      <w:r>
        <w:tab/>
      </w:r>
      <w:r>
        <w:tab/>
        <w:t>observe the traffic in range:</w:t>
      </w:r>
    </w:p>
    <w:p w14:paraId="40875F5A" w14:textId="5F9A5E78" w:rsidR="00F62BEB" w:rsidRDefault="00F62BEB" w:rsidP="00F64E7C">
      <w:r>
        <w:tab/>
      </w:r>
      <w:r>
        <w:tab/>
      </w:r>
      <w:r>
        <w:tab/>
        <w:t>validate every vehicle following rules:</w:t>
      </w:r>
    </w:p>
    <w:p w14:paraId="5138B609" w14:textId="33AAE3EB" w:rsidR="00F62BEB" w:rsidRDefault="00F62BEB" w:rsidP="00F64E7C">
      <w:r>
        <w:tab/>
      </w:r>
      <w:r>
        <w:tab/>
      </w:r>
      <w:r>
        <w:tab/>
      </w:r>
      <w:r>
        <w:tab/>
        <w:t>use perceptions to get the action for ensuring traffic rules;</w:t>
      </w:r>
    </w:p>
    <w:p w14:paraId="3388BE8F" w14:textId="5F83D91C" w:rsidR="00F62BEB" w:rsidRDefault="00F62BEB" w:rsidP="00F64E7C">
      <w:r>
        <w:tab/>
      </w:r>
      <w:r>
        <w:tab/>
      </w:r>
      <w:r>
        <w:tab/>
        <w:t>execute the action</w:t>
      </w:r>
    </w:p>
    <w:p w14:paraId="602CEC53" w14:textId="3F33DCDF" w:rsidR="00F62BEB" w:rsidRDefault="00F62BEB" w:rsidP="00F64E7C">
      <w:r>
        <w:tab/>
      </w:r>
      <w:r>
        <w:tab/>
      </w:r>
      <w:r>
        <w:tab/>
        <w:t>validate all the normal conditions:</w:t>
      </w:r>
    </w:p>
    <w:p w14:paraId="43AD3BCA" w14:textId="30EE4A5B" w:rsidR="00F62BEB" w:rsidRDefault="00F62BEB" w:rsidP="00F64E7C">
      <w:r>
        <w:tab/>
      </w:r>
      <w:r>
        <w:tab/>
      </w:r>
      <w:r>
        <w:tab/>
      </w:r>
      <w:r>
        <w:tab/>
        <w:t>do nothing;</w:t>
      </w:r>
    </w:p>
    <w:p w14:paraId="02F1B062" w14:textId="6D4B7A42" w:rsidR="00F62BEB" w:rsidRDefault="00F62BEB" w:rsidP="00F64E7C">
      <w:r>
        <w:tab/>
        <w:t>end while</w:t>
      </w:r>
    </w:p>
    <w:p w14:paraId="039E3775" w14:textId="6895B32D" w:rsidR="00F62BEB" w:rsidRDefault="00F62BEB" w:rsidP="00F64E7C">
      <w:r>
        <w:t>Agent control loop use case (fake license plate)</w:t>
      </w:r>
    </w:p>
    <w:p w14:paraId="35CD032E" w14:textId="77777777" w:rsidR="00F62BEB" w:rsidRDefault="00F62BEB" w:rsidP="00F62BEB">
      <w:pPr>
        <w:ind w:firstLine="720"/>
      </w:pPr>
      <w:r>
        <w:t>while true</w:t>
      </w:r>
    </w:p>
    <w:p w14:paraId="14FFC4C5" w14:textId="77777777" w:rsidR="00F62BEB" w:rsidRDefault="00F62BEB" w:rsidP="00F62BEB">
      <w:r>
        <w:tab/>
      </w:r>
      <w:r>
        <w:tab/>
        <w:t>observe the traffic in range:</w:t>
      </w:r>
    </w:p>
    <w:p w14:paraId="332C70DD" w14:textId="7E9CB917" w:rsidR="00F62BEB" w:rsidRDefault="00F62BEB" w:rsidP="00F62BEB">
      <w:r>
        <w:tab/>
      </w:r>
      <w:r>
        <w:tab/>
      </w:r>
      <w:r>
        <w:tab/>
        <w:t>v</w:t>
      </w:r>
      <w:r>
        <w:t>alidate if a vehicle has fake number plate</w:t>
      </w:r>
      <w:r>
        <w:t>:</w:t>
      </w:r>
    </w:p>
    <w:p w14:paraId="4AF2AA12" w14:textId="53324395" w:rsidR="00F62BEB" w:rsidRDefault="00F62BEB" w:rsidP="00F62BEB">
      <w:pPr>
        <w:ind w:left="2880"/>
      </w:pPr>
      <w:r>
        <w:t xml:space="preserve">use </w:t>
      </w:r>
      <w:r>
        <w:t>a list of actions to create a plan like, note its information and expected location and inform control center</w:t>
      </w:r>
      <w:r>
        <w:t>;</w:t>
      </w:r>
    </w:p>
    <w:p w14:paraId="5A7361EF" w14:textId="22BEF147" w:rsidR="00F62BEB" w:rsidRDefault="00F62BEB" w:rsidP="00F62BEB">
      <w:r>
        <w:tab/>
      </w:r>
      <w:r>
        <w:tab/>
      </w:r>
      <w:r>
        <w:tab/>
        <w:t xml:space="preserve">execute </w:t>
      </w:r>
      <w:r>
        <w:t>the plan</w:t>
      </w:r>
    </w:p>
    <w:p w14:paraId="1780EF29" w14:textId="32AD2DA7" w:rsidR="00F62BEB" w:rsidRDefault="00F62BEB" w:rsidP="00F62BEB">
      <w:r>
        <w:tab/>
      </w:r>
      <w:r>
        <w:tab/>
      </w:r>
      <w:r>
        <w:tab/>
        <w:t>va</w:t>
      </w:r>
      <w:r>
        <w:t>lidate all the vehicles has original plates</w:t>
      </w:r>
      <w:r>
        <w:t>:</w:t>
      </w:r>
    </w:p>
    <w:p w14:paraId="4863A97F" w14:textId="77777777" w:rsidR="00F62BEB" w:rsidRDefault="00F62BEB" w:rsidP="00F62BEB">
      <w:r>
        <w:tab/>
      </w:r>
      <w:r>
        <w:tab/>
      </w:r>
      <w:r>
        <w:tab/>
      </w:r>
      <w:r>
        <w:tab/>
        <w:t>do nothing;</w:t>
      </w:r>
    </w:p>
    <w:p w14:paraId="326A506B" w14:textId="4043327F" w:rsidR="00F62BEB" w:rsidRDefault="00F62BEB" w:rsidP="00F62BEB">
      <w:r>
        <w:tab/>
        <w:t>end while</w:t>
      </w:r>
    </w:p>
    <w:p w14:paraId="1EBF7FF5" w14:textId="2781047A" w:rsidR="00F62BEB" w:rsidRDefault="00F62BEB" w:rsidP="00F62BEB">
      <w:r>
        <w:t>Agent control l</w:t>
      </w:r>
      <w:r>
        <w:t>oop use case (High speeding vehicle</w:t>
      </w:r>
      <w:r>
        <w:t>)</w:t>
      </w:r>
    </w:p>
    <w:p w14:paraId="339C8D8E" w14:textId="77777777" w:rsidR="00F62BEB" w:rsidRDefault="00F62BEB" w:rsidP="00F62BEB">
      <w:pPr>
        <w:ind w:firstLine="720"/>
      </w:pPr>
      <w:r>
        <w:t>while true</w:t>
      </w:r>
    </w:p>
    <w:p w14:paraId="17EF593B" w14:textId="77777777" w:rsidR="00F62BEB" w:rsidRDefault="00F62BEB" w:rsidP="00F62BEB">
      <w:r>
        <w:tab/>
      </w:r>
      <w:r>
        <w:tab/>
        <w:t>observe the traffic in range:</w:t>
      </w:r>
    </w:p>
    <w:p w14:paraId="543EDB56" w14:textId="0CE621D4" w:rsidR="00F62BEB" w:rsidRDefault="00F62BEB" w:rsidP="00F62BEB">
      <w:r>
        <w:tab/>
      </w:r>
      <w:r>
        <w:tab/>
      </w:r>
      <w:r>
        <w:tab/>
        <w:t>validate if</w:t>
      </w:r>
      <w:r>
        <w:t xml:space="preserve"> a vehicle is crossing speed limit</w:t>
      </w:r>
      <w:r>
        <w:t>:</w:t>
      </w:r>
    </w:p>
    <w:p w14:paraId="0A716735" w14:textId="13735689" w:rsidR="00F62BEB" w:rsidRDefault="00F62BEB" w:rsidP="00F62BEB">
      <w:pPr>
        <w:ind w:left="2880"/>
      </w:pPr>
      <w:r>
        <w:t>use a list of actions to create a plan like, note</w:t>
      </w:r>
      <w:r>
        <w:t xml:space="preserve"> its information and create a challan to send at residential address</w:t>
      </w:r>
      <w:r>
        <w:t>;</w:t>
      </w:r>
    </w:p>
    <w:p w14:paraId="3B91247C" w14:textId="77777777" w:rsidR="00F62BEB" w:rsidRDefault="00F62BEB" w:rsidP="00F62BEB">
      <w:r>
        <w:tab/>
      </w:r>
      <w:r>
        <w:tab/>
      </w:r>
      <w:r>
        <w:tab/>
        <w:t>execute the plan</w:t>
      </w:r>
    </w:p>
    <w:p w14:paraId="4A3186C8" w14:textId="68DF04B7" w:rsidR="00F62BEB" w:rsidRDefault="00F62BEB" w:rsidP="00F62BEB">
      <w:r>
        <w:lastRenderedPageBreak/>
        <w:tab/>
      </w:r>
      <w:r>
        <w:tab/>
      </w:r>
      <w:r>
        <w:tab/>
        <w:t>validate all the</w:t>
      </w:r>
      <w:r>
        <w:t xml:space="preserve"> vehicles are moving in normal speed limit</w:t>
      </w:r>
      <w:r>
        <w:t>:</w:t>
      </w:r>
    </w:p>
    <w:p w14:paraId="690C8969" w14:textId="77777777" w:rsidR="00F62BEB" w:rsidRDefault="00F62BEB" w:rsidP="00F62BEB">
      <w:r>
        <w:tab/>
      </w:r>
      <w:r>
        <w:tab/>
      </w:r>
      <w:r>
        <w:tab/>
      </w:r>
      <w:r>
        <w:tab/>
        <w:t>do nothing;</w:t>
      </w:r>
    </w:p>
    <w:p w14:paraId="21006A6C" w14:textId="77777777" w:rsidR="00F62BEB" w:rsidRDefault="00F62BEB" w:rsidP="00F62BEB">
      <w:r>
        <w:tab/>
        <w:t>end while</w:t>
      </w:r>
    </w:p>
    <w:p w14:paraId="6CF51590" w14:textId="6C0A3234" w:rsidR="00F62BEB" w:rsidRDefault="00F62BEB" w:rsidP="00F62BEB">
      <w:r>
        <w:t>These control loops can be created for all the rules in deduction based on percepts and actions.</w:t>
      </w:r>
      <w:bookmarkStart w:id="24" w:name="_GoBack"/>
      <w:bookmarkEnd w:id="24"/>
    </w:p>
    <w:p w14:paraId="5207AAF3" w14:textId="77777777" w:rsidR="00F62BEB" w:rsidRPr="00F64E7C" w:rsidRDefault="00F62BEB" w:rsidP="00F64E7C"/>
    <w:p w14:paraId="696981CC" w14:textId="0932BE27" w:rsidR="001635DC" w:rsidRPr="00F41C4D" w:rsidRDefault="00F41C4D" w:rsidP="00E07F53">
      <w:pPr>
        <w:pStyle w:val="Heading1"/>
      </w:pPr>
      <w:bookmarkStart w:id="25" w:name="_Toc70108779"/>
      <w:r>
        <w:t>Deductive Reasoning</w:t>
      </w:r>
      <w:bookmarkEnd w:id="25"/>
    </w:p>
    <w:p w14:paraId="22575AC9" w14:textId="4DFAB24F" w:rsidR="001635DC" w:rsidRDefault="001635DC" w:rsidP="004332A5">
      <w:r>
        <w:t>(x, y</w:t>
      </w:r>
      <w:r w:rsidR="003301FD">
        <w:t>, z</w:t>
      </w:r>
      <w:r>
        <w:t>) starts from (0,0</w:t>
      </w:r>
      <w:r w:rsidR="003301FD">
        <w:t>,0</w:t>
      </w:r>
      <w:r>
        <w:t>) which is starting point for agent on map.</w:t>
      </w:r>
      <w:r w:rsidR="003301FD">
        <w:t xml:space="preserve"> Since drone moves </w:t>
      </w:r>
      <w:r w:rsidR="001426C5">
        <w:t>in</w:t>
      </w:r>
      <w:r w:rsidR="003301FD">
        <w:t xml:space="preserve"> 3d space so we have to keep track of all 3 dimensions.</w:t>
      </w:r>
      <w:r w:rsidR="008E0496">
        <w:t xml:space="preserve"> A night vision camera will be used by agent for </w:t>
      </w:r>
      <w:r w:rsidR="001426C5">
        <w:t>surveillance</w:t>
      </w:r>
      <w:r w:rsidR="008E0496">
        <w:t xml:space="preserve"> at night. Each agent will cover 10</w:t>
      </w:r>
      <w:r w:rsidR="000E26ED">
        <w:t>0</w:t>
      </w:r>
      <w:r w:rsidR="008E0496">
        <w:t>0 meters in all directions. Whenever an agent moves forward it will signal other agents since it’s a multiagent system environment all agents will coordinate with each other to rescue the situation.</w:t>
      </w:r>
      <w:r w:rsidR="0026039F">
        <w:t xml:space="preserve"> These drone agents will be connected to a shared network from where they will fetch data to observe the situation and in which the violation data will be stored so the agents will be in sync.</w:t>
      </w:r>
      <w:r w:rsidR="00724249">
        <w:t xml:space="preserve"> Each action which depicts will be saved and each agent’s camera will be programmed to detect it.</w:t>
      </w:r>
    </w:p>
    <w:p w14:paraId="5B74B2AD" w14:textId="27953678" w:rsidR="00F41C4D" w:rsidRDefault="00F41C4D" w:rsidP="004332A5">
      <w:r>
        <w:t xml:space="preserve">Deduction rules </w:t>
      </w:r>
    </w:p>
    <w:p w14:paraId="384225F1" w14:textId="24CF3FBA" w:rsidR="008E0496" w:rsidRPr="000A1AA8" w:rsidRDefault="00F41C4D" w:rsidP="00F41C4D">
      <w:pPr>
        <w:pStyle w:val="ListParagraph"/>
        <w:numPr>
          <w:ilvl w:val="0"/>
          <w:numId w:val="6"/>
        </w:numPr>
        <w:rPr>
          <w:rFonts w:cstheme="minorHAnsi"/>
        </w:rPr>
      </w:pPr>
      <w:r w:rsidRPr="000A1AA8">
        <w:rPr>
          <w:rFonts w:cstheme="minorHAnsi"/>
        </w:rPr>
        <w:t xml:space="preserve"> </w:t>
      </w:r>
      <w:r w:rsidR="0026039F" w:rsidRPr="000A1AA8">
        <w:rPr>
          <w:rFonts w:cstheme="minorHAnsi"/>
        </w:rPr>
        <w:t>In (</w:t>
      </w:r>
      <w:r w:rsidR="009926FA" w:rsidRPr="000A1AA8">
        <w:rPr>
          <w:rFonts w:cstheme="minorHAnsi"/>
        </w:rPr>
        <w:t xml:space="preserve">x, y, z) </w:t>
      </w:r>
      <w:r w:rsidR="008E0496" w:rsidRPr="000A1AA8">
        <w:rPr>
          <w:rFonts w:ascii="Cambria Math" w:hAnsi="Cambria Math" w:cs="Cambria Math"/>
        </w:rPr>
        <w:t>∧</w:t>
      </w:r>
      <w:r w:rsidR="008E0496" w:rsidRPr="000A1AA8">
        <w:rPr>
          <w:rFonts w:cstheme="minorHAnsi"/>
        </w:rPr>
        <w:t xml:space="preserve"> </w:t>
      </w:r>
      <w:r w:rsidR="0026039F" w:rsidRPr="000A1AA8">
        <w:rPr>
          <w:rFonts w:cstheme="minorHAnsi"/>
        </w:rPr>
        <w:t>See (</w:t>
      </w:r>
      <w:r w:rsidR="008E0496" w:rsidRPr="000A1AA8">
        <w:rPr>
          <w:rFonts w:cstheme="minorHAnsi"/>
        </w:rPr>
        <w:t xml:space="preserve">person </w:t>
      </w:r>
      <w:r w:rsidR="008E0496" w:rsidRPr="000A1AA8">
        <w:rPr>
          <w:rFonts w:cstheme="minorHAnsi"/>
          <w:shd w:val="clear" w:color="auto" w:fill="FFFFFF"/>
        </w:rPr>
        <w:t xml:space="preserve">driving with a suspended license) </w:t>
      </w:r>
      <w:r w:rsidR="00D7196A" w:rsidRPr="000A1AA8">
        <w:rPr>
          <w:rFonts w:cstheme="minorHAnsi"/>
        </w:rPr>
        <w:t>−→</w:t>
      </w:r>
      <w:r w:rsidR="008E0496" w:rsidRPr="000A1AA8">
        <w:rPr>
          <w:rFonts w:cstheme="minorHAnsi"/>
          <w:shd w:val="clear" w:color="auto" w:fill="FFFFFF"/>
        </w:rPr>
        <w:t xml:space="preserve"> </w:t>
      </w:r>
      <w:r w:rsidR="0026039F" w:rsidRPr="000A1AA8">
        <w:rPr>
          <w:rFonts w:cstheme="minorHAnsi"/>
          <w:shd w:val="clear" w:color="auto" w:fill="FFFFFF"/>
        </w:rPr>
        <w:t>Do (save</w:t>
      </w:r>
      <w:r w:rsidR="008E0496" w:rsidRPr="000A1AA8">
        <w:rPr>
          <w:rFonts w:cstheme="minorHAnsi"/>
          <w:shd w:val="clear" w:color="auto" w:fill="FFFFFF"/>
        </w:rPr>
        <w:t xml:space="preserve"> the record in database) </w:t>
      </w:r>
      <w:r w:rsidR="0026039F" w:rsidRPr="000A1AA8">
        <w:rPr>
          <w:rFonts w:cstheme="minorHAnsi"/>
          <w:shd w:val="clear" w:color="auto" w:fill="FFFFFF"/>
        </w:rPr>
        <w:t>Do (</w:t>
      </w:r>
      <w:r w:rsidR="008E0496" w:rsidRPr="000A1AA8">
        <w:rPr>
          <w:rFonts w:cstheme="minorHAnsi"/>
          <w:shd w:val="clear" w:color="auto" w:fill="FFFFFF"/>
        </w:rPr>
        <w:t>alert police)</w:t>
      </w:r>
    </w:p>
    <w:p w14:paraId="7EC774CD" w14:textId="3EE0339E" w:rsidR="00F41C4D" w:rsidRPr="000A1AA8" w:rsidRDefault="00F41C4D" w:rsidP="00F41C4D">
      <w:pPr>
        <w:pStyle w:val="ListParagraph"/>
        <w:numPr>
          <w:ilvl w:val="0"/>
          <w:numId w:val="6"/>
        </w:numPr>
        <w:rPr>
          <w:rFonts w:cstheme="minorHAnsi"/>
        </w:rPr>
      </w:pPr>
      <w:r w:rsidRPr="000A1AA8">
        <w:rPr>
          <w:rFonts w:cstheme="minorHAnsi"/>
        </w:rPr>
        <w:t xml:space="preserve">In </w:t>
      </w:r>
      <w:r w:rsidR="009926FA" w:rsidRPr="000A1AA8">
        <w:rPr>
          <w:rFonts w:cstheme="minorHAnsi"/>
        </w:rPr>
        <w:t xml:space="preserve">(x, y, z) </w:t>
      </w:r>
      <w:r w:rsidRPr="000A1AA8">
        <w:rPr>
          <w:rFonts w:ascii="Cambria Math" w:hAnsi="Cambria Math" w:cs="Cambria Math"/>
        </w:rPr>
        <w:t>∧</w:t>
      </w:r>
      <w:r w:rsidR="0035177F" w:rsidRPr="000A1AA8">
        <w:rPr>
          <w:rFonts w:cstheme="minorHAnsi"/>
        </w:rPr>
        <w:t xml:space="preserve"> </w:t>
      </w:r>
      <w:r w:rsidR="0026039F" w:rsidRPr="000A1AA8">
        <w:rPr>
          <w:rFonts w:cstheme="minorHAnsi"/>
        </w:rPr>
        <w:t>See (</w:t>
      </w:r>
      <w:r w:rsidRPr="000A1AA8">
        <w:rPr>
          <w:rFonts w:cstheme="minorHAnsi"/>
        </w:rPr>
        <w:t xml:space="preserve">Fake Plate vehicle) −→ Do (Inform Police) </w:t>
      </w:r>
      <w:r w:rsidRPr="000A1AA8">
        <w:rPr>
          <w:rFonts w:ascii="Cambria Math" w:hAnsi="Cambria Math" w:cs="Cambria Math"/>
        </w:rPr>
        <w:t>∧</w:t>
      </w:r>
      <w:r w:rsidRPr="000A1AA8">
        <w:rPr>
          <w:rFonts w:cstheme="minorHAnsi"/>
        </w:rPr>
        <w:t xml:space="preserve"> Do (Save car plate number) </w:t>
      </w:r>
      <w:r w:rsidRPr="000A1AA8">
        <w:rPr>
          <w:rFonts w:ascii="Cambria Math" w:hAnsi="Cambria Math" w:cs="Cambria Math"/>
        </w:rPr>
        <w:t>∧</w:t>
      </w:r>
      <w:r w:rsidRPr="000A1AA8">
        <w:rPr>
          <w:rFonts w:cstheme="minorHAnsi"/>
        </w:rPr>
        <w:t xml:space="preserve"> Do (follow it)</w:t>
      </w:r>
    </w:p>
    <w:p w14:paraId="509EF31C" w14:textId="6BBFB2AE" w:rsidR="00F41C4D" w:rsidRPr="000A1AA8" w:rsidRDefault="00F41C4D" w:rsidP="00CA6B62">
      <w:pPr>
        <w:pStyle w:val="ListParagraph"/>
        <w:numPr>
          <w:ilvl w:val="0"/>
          <w:numId w:val="6"/>
        </w:numPr>
        <w:rPr>
          <w:rFonts w:cstheme="minorHAnsi"/>
        </w:rPr>
      </w:pPr>
      <w:r w:rsidRPr="000A1AA8">
        <w:rPr>
          <w:rFonts w:cstheme="minorHAnsi"/>
        </w:rPr>
        <w:t xml:space="preserve"> In </w:t>
      </w:r>
      <w:r w:rsidR="009926FA" w:rsidRPr="000A1AA8">
        <w:rPr>
          <w:rFonts w:cstheme="minorHAnsi"/>
        </w:rPr>
        <w:t xml:space="preserve">(x, y, z) </w:t>
      </w:r>
      <w:r w:rsidRPr="000A1AA8">
        <w:rPr>
          <w:rFonts w:ascii="Cambria Math" w:hAnsi="Cambria Math" w:cs="Cambria Math"/>
        </w:rPr>
        <w:t>∧</w:t>
      </w:r>
      <w:r w:rsidR="0035177F" w:rsidRPr="000A1AA8">
        <w:rPr>
          <w:rFonts w:cstheme="minorHAnsi"/>
        </w:rPr>
        <w:t xml:space="preserve"> </w:t>
      </w:r>
      <w:r w:rsidR="0026039F" w:rsidRPr="000A1AA8">
        <w:rPr>
          <w:rFonts w:cstheme="minorHAnsi"/>
        </w:rPr>
        <w:t>See (</w:t>
      </w:r>
      <w:r w:rsidRPr="000A1AA8">
        <w:rPr>
          <w:rFonts w:cstheme="minorHAnsi"/>
        </w:rPr>
        <w:t xml:space="preserve">Speed limit crossing vehicle) −→ Do (Save a challan in database by the car </w:t>
      </w:r>
      <w:r w:rsidR="0026039F" w:rsidRPr="000A1AA8">
        <w:rPr>
          <w:rFonts w:cstheme="minorHAnsi"/>
        </w:rPr>
        <w:t xml:space="preserve">information) </w:t>
      </w:r>
      <w:r w:rsidR="0026039F" w:rsidRPr="000A1AA8">
        <w:rPr>
          <w:rFonts w:ascii="Cambria Math" w:hAnsi="Cambria Math" w:cs="Cambria Math"/>
        </w:rPr>
        <w:t>∧</w:t>
      </w:r>
      <w:r w:rsidR="00CA6B62" w:rsidRPr="000A1AA8">
        <w:rPr>
          <w:rFonts w:cstheme="minorHAnsi"/>
        </w:rPr>
        <w:t xml:space="preserve"> </w:t>
      </w:r>
      <w:r w:rsidR="0026039F" w:rsidRPr="000A1AA8">
        <w:rPr>
          <w:rFonts w:cstheme="minorHAnsi"/>
        </w:rPr>
        <w:t>Do (</w:t>
      </w:r>
      <w:r w:rsidR="00CA6B62" w:rsidRPr="000A1AA8">
        <w:rPr>
          <w:rFonts w:cstheme="minorHAnsi"/>
        </w:rPr>
        <w:t xml:space="preserve">send challan at </w:t>
      </w:r>
      <w:r w:rsidR="0026039F" w:rsidRPr="000A1AA8">
        <w:rPr>
          <w:rFonts w:cstheme="minorHAnsi"/>
        </w:rPr>
        <w:t>owner’s</w:t>
      </w:r>
      <w:r w:rsidR="00CA6B62" w:rsidRPr="000A1AA8">
        <w:rPr>
          <w:rFonts w:cstheme="minorHAnsi"/>
        </w:rPr>
        <w:t xml:space="preserve"> address)</w:t>
      </w:r>
    </w:p>
    <w:p w14:paraId="48E7DA7C" w14:textId="7C605165" w:rsidR="00F43766" w:rsidRPr="000A1AA8" w:rsidRDefault="0026039F" w:rsidP="00392960">
      <w:pPr>
        <w:pStyle w:val="ListParagraph"/>
        <w:numPr>
          <w:ilvl w:val="0"/>
          <w:numId w:val="6"/>
        </w:numPr>
        <w:rPr>
          <w:rFonts w:cstheme="minorHAnsi"/>
        </w:rPr>
      </w:pPr>
      <w:r w:rsidRPr="000A1AA8">
        <w:rPr>
          <w:rFonts w:cstheme="minorHAnsi"/>
        </w:rPr>
        <w:t>In (</w:t>
      </w:r>
      <w:r w:rsidR="009926FA" w:rsidRPr="000A1AA8">
        <w:rPr>
          <w:rFonts w:cstheme="minorHAnsi"/>
        </w:rPr>
        <w:t xml:space="preserve">x, y, </w:t>
      </w:r>
      <w:r w:rsidRPr="000A1AA8">
        <w:rPr>
          <w:rFonts w:cstheme="minorHAnsi"/>
        </w:rPr>
        <w:t xml:space="preserve">z) </w:t>
      </w:r>
      <w:r w:rsidRPr="000A1AA8">
        <w:rPr>
          <w:rFonts w:ascii="Cambria Math" w:hAnsi="Cambria Math" w:cs="Cambria Math"/>
        </w:rPr>
        <w:t>∧</w:t>
      </w:r>
      <w:r w:rsidR="008E0496" w:rsidRPr="000A1AA8">
        <w:rPr>
          <w:rFonts w:cstheme="minorHAnsi"/>
        </w:rPr>
        <w:t xml:space="preserve"> </w:t>
      </w:r>
      <w:r w:rsidRPr="000A1AA8">
        <w:rPr>
          <w:rFonts w:cstheme="minorHAnsi"/>
        </w:rPr>
        <w:t>See (</w:t>
      </w:r>
      <w:r w:rsidR="00392960" w:rsidRPr="000A1AA8">
        <w:rPr>
          <w:rFonts w:cstheme="minorHAnsi"/>
          <w:shd w:val="clear" w:color="auto" w:fill="FFFFFF"/>
        </w:rPr>
        <w:t>Swerving</w:t>
      </w:r>
      <w:r w:rsidR="00CA6B62" w:rsidRPr="000A1AA8">
        <w:rPr>
          <w:rFonts w:cstheme="minorHAnsi"/>
        </w:rPr>
        <w:t xml:space="preserve">) −→ Do (Save a challan in database by the car information) </w:t>
      </w:r>
      <w:r w:rsidR="00CA6B62" w:rsidRPr="000A1AA8">
        <w:rPr>
          <w:rFonts w:ascii="Cambria Math" w:hAnsi="Cambria Math" w:cs="Cambria Math"/>
        </w:rPr>
        <w:t>∧</w:t>
      </w:r>
      <w:r w:rsidR="00CA6B62" w:rsidRPr="000A1AA8">
        <w:rPr>
          <w:rFonts w:cstheme="minorHAnsi"/>
        </w:rPr>
        <w:t xml:space="preserve"> </w:t>
      </w:r>
      <w:r w:rsidRPr="000A1AA8">
        <w:rPr>
          <w:rFonts w:cstheme="minorHAnsi"/>
        </w:rPr>
        <w:t>Do (</w:t>
      </w:r>
      <w:r w:rsidR="00CA6B62" w:rsidRPr="000A1AA8">
        <w:rPr>
          <w:rFonts w:cstheme="minorHAnsi"/>
        </w:rPr>
        <w:t xml:space="preserve">send challan at </w:t>
      </w:r>
      <w:r w:rsidRPr="000A1AA8">
        <w:rPr>
          <w:rFonts w:cstheme="minorHAnsi"/>
        </w:rPr>
        <w:t>owner’s</w:t>
      </w:r>
      <w:r w:rsidR="00CA6B62" w:rsidRPr="000A1AA8">
        <w:rPr>
          <w:rFonts w:cstheme="minorHAnsi"/>
        </w:rPr>
        <w:t xml:space="preserve"> address)</w:t>
      </w:r>
    </w:p>
    <w:p w14:paraId="6AD473FB" w14:textId="13B00551" w:rsidR="00CA6B62" w:rsidRPr="000A1AA8" w:rsidRDefault="0026039F" w:rsidP="00CA6B62">
      <w:pPr>
        <w:pStyle w:val="ListParagraph"/>
        <w:numPr>
          <w:ilvl w:val="0"/>
          <w:numId w:val="6"/>
        </w:numPr>
        <w:rPr>
          <w:rFonts w:cstheme="minorHAnsi"/>
        </w:rPr>
      </w:pPr>
      <w:r w:rsidRPr="000A1AA8">
        <w:rPr>
          <w:rFonts w:cstheme="minorHAnsi"/>
        </w:rPr>
        <w:t>In (</w:t>
      </w:r>
      <w:r w:rsidR="009926FA" w:rsidRPr="000A1AA8">
        <w:rPr>
          <w:rFonts w:cstheme="minorHAnsi"/>
        </w:rPr>
        <w:t xml:space="preserve">x, y, z) </w:t>
      </w:r>
      <w:r w:rsidR="008E0496" w:rsidRPr="000A1AA8">
        <w:rPr>
          <w:rFonts w:ascii="Cambria Math" w:hAnsi="Cambria Math" w:cs="Cambria Math"/>
        </w:rPr>
        <w:t>∧</w:t>
      </w:r>
      <w:r w:rsidR="008E0496" w:rsidRPr="000A1AA8">
        <w:rPr>
          <w:rFonts w:cstheme="minorHAnsi"/>
        </w:rPr>
        <w:t xml:space="preserve"> </w:t>
      </w:r>
      <w:r w:rsidRPr="000A1AA8">
        <w:rPr>
          <w:rFonts w:cstheme="minorHAnsi"/>
        </w:rPr>
        <w:t>See (</w:t>
      </w:r>
      <w:r w:rsidR="00392960" w:rsidRPr="000A1AA8">
        <w:rPr>
          <w:rFonts w:cstheme="minorHAnsi"/>
          <w:shd w:val="clear" w:color="auto" w:fill="FFFFFF"/>
        </w:rPr>
        <w:t>not wearing a seat belt</w:t>
      </w:r>
      <w:r w:rsidR="00CA6B62" w:rsidRPr="000A1AA8">
        <w:rPr>
          <w:rFonts w:cstheme="minorHAnsi"/>
        </w:rPr>
        <w:t xml:space="preserve">) −→ Do (Save a challan in database by the car information) </w:t>
      </w:r>
      <w:r w:rsidR="00CA6B62" w:rsidRPr="000A1AA8">
        <w:rPr>
          <w:rFonts w:ascii="Cambria Math" w:hAnsi="Cambria Math" w:cs="Cambria Math"/>
        </w:rPr>
        <w:t>∧</w:t>
      </w:r>
      <w:r w:rsidR="00CA6B62" w:rsidRPr="000A1AA8">
        <w:rPr>
          <w:rFonts w:cstheme="minorHAnsi"/>
        </w:rPr>
        <w:t xml:space="preserve"> </w:t>
      </w:r>
      <w:r w:rsidRPr="000A1AA8">
        <w:rPr>
          <w:rFonts w:cstheme="minorHAnsi"/>
        </w:rPr>
        <w:t>Do (</w:t>
      </w:r>
      <w:r w:rsidR="00CA6B62" w:rsidRPr="000A1AA8">
        <w:rPr>
          <w:rFonts w:cstheme="minorHAnsi"/>
        </w:rPr>
        <w:t xml:space="preserve">send challan at </w:t>
      </w:r>
      <w:r w:rsidRPr="000A1AA8">
        <w:rPr>
          <w:rFonts w:cstheme="minorHAnsi"/>
        </w:rPr>
        <w:t>owner’s</w:t>
      </w:r>
      <w:r w:rsidR="00CA6B62" w:rsidRPr="000A1AA8">
        <w:rPr>
          <w:rFonts w:cstheme="minorHAnsi"/>
        </w:rPr>
        <w:t xml:space="preserve"> address)</w:t>
      </w:r>
    </w:p>
    <w:p w14:paraId="1C9633D1" w14:textId="2CFC3B5C" w:rsidR="00CA6B62" w:rsidRPr="000A1AA8" w:rsidRDefault="0026039F" w:rsidP="00CA6B62">
      <w:pPr>
        <w:pStyle w:val="ListParagraph"/>
        <w:numPr>
          <w:ilvl w:val="0"/>
          <w:numId w:val="6"/>
        </w:numPr>
        <w:rPr>
          <w:rFonts w:cstheme="minorHAnsi"/>
        </w:rPr>
      </w:pPr>
      <w:r w:rsidRPr="000A1AA8">
        <w:rPr>
          <w:rFonts w:cstheme="minorHAnsi"/>
        </w:rPr>
        <w:t>In (</w:t>
      </w:r>
      <w:r w:rsidR="009926FA" w:rsidRPr="000A1AA8">
        <w:rPr>
          <w:rFonts w:cstheme="minorHAnsi"/>
        </w:rPr>
        <w:t xml:space="preserve">x, y, z) </w:t>
      </w:r>
      <w:r w:rsidR="008E0496" w:rsidRPr="000A1AA8">
        <w:rPr>
          <w:rFonts w:ascii="Cambria Math" w:hAnsi="Cambria Math" w:cs="Cambria Math"/>
        </w:rPr>
        <w:t>∧</w:t>
      </w:r>
      <w:r w:rsidR="008E0496" w:rsidRPr="000A1AA8">
        <w:rPr>
          <w:rFonts w:cstheme="minorHAnsi"/>
        </w:rPr>
        <w:t xml:space="preserve"> </w:t>
      </w:r>
      <w:r w:rsidRPr="000A1AA8">
        <w:rPr>
          <w:rFonts w:cstheme="minorHAnsi"/>
        </w:rPr>
        <w:t>See (</w:t>
      </w:r>
      <w:r w:rsidR="008E0496" w:rsidRPr="000A1AA8">
        <w:rPr>
          <w:rFonts w:cstheme="minorHAnsi"/>
          <w:shd w:val="clear" w:color="auto" w:fill="FFFFFF"/>
        </w:rPr>
        <w:t>not securing young passengers in a child safety seat</w:t>
      </w:r>
      <w:r w:rsidR="00CA6B62" w:rsidRPr="000A1AA8">
        <w:rPr>
          <w:rFonts w:cstheme="minorHAnsi"/>
        </w:rPr>
        <w:t xml:space="preserve">) −→ Do (Save a challan in database by the car information) </w:t>
      </w:r>
      <w:r w:rsidR="00CA6B62" w:rsidRPr="000A1AA8">
        <w:rPr>
          <w:rFonts w:ascii="Cambria Math" w:hAnsi="Cambria Math" w:cs="Cambria Math"/>
        </w:rPr>
        <w:t>∧</w:t>
      </w:r>
      <w:r w:rsidR="00CA6B62" w:rsidRPr="000A1AA8">
        <w:rPr>
          <w:rFonts w:cstheme="minorHAnsi"/>
        </w:rPr>
        <w:t xml:space="preserve"> </w:t>
      </w:r>
      <w:r w:rsidRPr="000A1AA8">
        <w:rPr>
          <w:rFonts w:cstheme="minorHAnsi"/>
        </w:rPr>
        <w:t>Do (</w:t>
      </w:r>
      <w:r w:rsidR="00CA6B62" w:rsidRPr="000A1AA8">
        <w:rPr>
          <w:rFonts w:cstheme="minorHAnsi"/>
        </w:rPr>
        <w:t xml:space="preserve">send challan at </w:t>
      </w:r>
      <w:r w:rsidRPr="000A1AA8">
        <w:rPr>
          <w:rFonts w:cstheme="minorHAnsi"/>
        </w:rPr>
        <w:t>owner’s</w:t>
      </w:r>
      <w:r w:rsidR="00CA6B62" w:rsidRPr="000A1AA8">
        <w:rPr>
          <w:rFonts w:cstheme="minorHAnsi"/>
        </w:rPr>
        <w:t xml:space="preserve"> address)</w:t>
      </w:r>
    </w:p>
    <w:p w14:paraId="2A40B7A9" w14:textId="5890136A" w:rsidR="008E0496" w:rsidRPr="000A1AA8" w:rsidRDefault="008E0496" w:rsidP="00CA6B62">
      <w:pPr>
        <w:pStyle w:val="ListParagraph"/>
        <w:numPr>
          <w:ilvl w:val="0"/>
          <w:numId w:val="6"/>
        </w:numPr>
        <w:rPr>
          <w:rFonts w:cstheme="minorHAnsi"/>
        </w:rPr>
      </w:pPr>
      <w:r w:rsidRPr="000A1AA8">
        <w:rPr>
          <w:rFonts w:cstheme="minorHAnsi"/>
          <w:shd w:val="clear" w:color="auto" w:fill="FFFFFF"/>
        </w:rPr>
        <w:t> </w:t>
      </w:r>
      <w:r w:rsidR="0026039F" w:rsidRPr="000A1AA8">
        <w:rPr>
          <w:rFonts w:cstheme="minorHAnsi"/>
        </w:rPr>
        <w:t>In (</w:t>
      </w:r>
      <w:r w:rsidR="009926FA" w:rsidRPr="000A1AA8">
        <w:rPr>
          <w:rFonts w:cstheme="minorHAnsi"/>
        </w:rPr>
        <w:t>x, y, z</w:t>
      </w:r>
      <w:r w:rsidRPr="000A1AA8">
        <w:rPr>
          <w:rFonts w:cstheme="minorHAnsi"/>
        </w:rPr>
        <w:t xml:space="preserve">) </w:t>
      </w:r>
      <w:r w:rsidRPr="000A1AA8">
        <w:rPr>
          <w:rFonts w:ascii="Cambria Math" w:hAnsi="Cambria Math" w:cs="Cambria Math"/>
        </w:rPr>
        <w:t>∧</w:t>
      </w:r>
      <w:r w:rsidRPr="000A1AA8">
        <w:rPr>
          <w:rFonts w:cstheme="minorHAnsi"/>
        </w:rPr>
        <w:t xml:space="preserve"> </w:t>
      </w:r>
      <w:r w:rsidR="0026039F" w:rsidRPr="000A1AA8">
        <w:rPr>
          <w:rFonts w:cstheme="minorHAnsi"/>
        </w:rPr>
        <w:t>See (</w:t>
      </w:r>
      <w:r w:rsidRPr="000A1AA8">
        <w:rPr>
          <w:rFonts w:cstheme="minorHAnsi"/>
          <w:shd w:val="clear" w:color="auto" w:fill="FFFFFF"/>
        </w:rPr>
        <w:t>Talking on a cell phone</w:t>
      </w:r>
      <w:r w:rsidR="00CA6B62" w:rsidRPr="000A1AA8">
        <w:rPr>
          <w:rFonts w:cstheme="minorHAnsi"/>
        </w:rPr>
        <w:t xml:space="preserve">) −→ Do (Save a challan in database by the car information) </w:t>
      </w:r>
      <w:r w:rsidR="00CA6B62" w:rsidRPr="000A1AA8">
        <w:rPr>
          <w:rFonts w:ascii="Cambria Math" w:hAnsi="Cambria Math" w:cs="Cambria Math"/>
        </w:rPr>
        <w:t>∧</w:t>
      </w:r>
      <w:r w:rsidR="00CA6B62" w:rsidRPr="000A1AA8">
        <w:rPr>
          <w:rFonts w:cstheme="minorHAnsi"/>
        </w:rPr>
        <w:t xml:space="preserve"> </w:t>
      </w:r>
      <w:r w:rsidR="0026039F" w:rsidRPr="000A1AA8">
        <w:rPr>
          <w:rFonts w:cstheme="minorHAnsi"/>
        </w:rPr>
        <w:t>Do (</w:t>
      </w:r>
      <w:r w:rsidR="00CA6B62" w:rsidRPr="000A1AA8">
        <w:rPr>
          <w:rFonts w:cstheme="minorHAnsi"/>
        </w:rPr>
        <w:t xml:space="preserve">send challan at </w:t>
      </w:r>
      <w:r w:rsidR="0026039F" w:rsidRPr="000A1AA8">
        <w:rPr>
          <w:rFonts w:cstheme="minorHAnsi"/>
        </w:rPr>
        <w:t>owner’s</w:t>
      </w:r>
      <w:r w:rsidR="00CA6B62" w:rsidRPr="000A1AA8">
        <w:rPr>
          <w:rFonts w:cstheme="minorHAnsi"/>
        </w:rPr>
        <w:t xml:space="preserve"> address) </w:t>
      </w:r>
      <w:r w:rsidR="00CA6B62" w:rsidRPr="000A1AA8">
        <w:rPr>
          <w:rFonts w:ascii="Cambria Math" w:hAnsi="Cambria Math" w:cs="Cambria Math"/>
        </w:rPr>
        <w:t>∧</w:t>
      </w:r>
      <w:r w:rsidR="00CA6B62" w:rsidRPr="000A1AA8">
        <w:rPr>
          <w:rFonts w:cstheme="minorHAnsi"/>
        </w:rPr>
        <w:t xml:space="preserve"> </w:t>
      </w:r>
      <w:r w:rsidR="0026039F" w:rsidRPr="000A1AA8">
        <w:rPr>
          <w:rFonts w:cstheme="minorHAnsi"/>
        </w:rPr>
        <w:t>Do (</w:t>
      </w:r>
      <w:r w:rsidR="00CA6B62" w:rsidRPr="000A1AA8">
        <w:rPr>
          <w:rFonts w:cstheme="minorHAnsi"/>
        </w:rPr>
        <w:t>alert police)</w:t>
      </w:r>
    </w:p>
    <w:p w14:paraId="531ABB16" w14:textId="0AD1E8D8" w:rsidR="00CA6B62" w:rsidRPr="000A1AA8" w:rsidRDefault="0026039F" w:rsidP="009926FA">
      <w:pPr>
        <w:pStyle w:val="ListParagraph"/>
        <w:numPr>
          <w:ilvl w:val="0"/>
          <w:numId w:val="6"/>
        </w:numPr>
        <w:rPr>
          <w:rFonts w:cstheme="minorHAnsi"/>
        </w:rPr>
      </w:pPr>
      <w:r w:rsidRPr="000A1AA8">
        <w:rPr>
          <w:rFonts w:cstheme="minorHAnsi"/>
        </w:rPr>
        <w:t xml:space="preserve">In (x, y, z) </w:t>
      </w:r>
      <w:r w:rsidRPr="000A1AA8">
        <w:rPr>
          <w:rFonts w:ascii="Cambria Math" w:hAnsi="Cambria Math" w:cs="Cambria Math"/>
        </w:rPr>
        <w:t>∧</w:t>
      </w:r>
      <w:r w:rsidR="008E0496" w:rsidRPr="000A1AA8">
        <w:rPr>
          <w:rFonts w:cstheme="minorHAnsi"/>
        </w:rPr>
        <w:t xml:space="preserve"> </w:t>
      </w:r>
      <w:r w:rsidRPr="000A1AA8">
        <w:rPr>
          <w:rFonts w:cstheme="minorHAnsi"/>
        </w:rPr>
        <w:t>See (</w:t>
      </w:r>
      <w:r w:rsidR="008E0496" w:rsidRPr="000A1AA8">
        <w:rPr>
          <w:rFonts w:cstheme="minorHAnsi"/>
        </w:rPr>
        <w:t>Failure to observe slow sign</w:t>
      </w:r>
      <w:r w:rsidR="00CA6B62" w:rsidRPr="000A1AA8">
        <w:rPr>
          <w:rFonts w:cstheme="minorHAnsi"/>
        </w:rPr>
        <w:t>) −</w:t>
      </w:r>
      <w:r w:rsidRPr="000A1AA8">
        <w:rPr>
          <w:rFonts w:cstheme="minorHAnsi"/>
        </w:rPr>
        <w:t>→ Do</w:t>
      </w:r>
      <w:r w:rsidR="00CA6B62" w:rsidRPr="000A1AA8">
        <w:rPr>
          <w:rFonts w:cstheme="minorHAnsi"/>
        </w:rPr>
        <w:t xml:space="preserve"> (Save a challan in database by the car information) </w:t>
      </w:r>
      <w:r w:rsidR="00CA6B62" w:rsidRPr="000A1AA8">
        <w:rPr>
          <w:rFonts w:ascii="Cambria Math" w:hAnsi="Cambria Math" w:cs="Cambria Math"/>
        </w:rPr>
        <w:t>∧</w:t>
      </w:r>
      <w:r w:rsidR="00CA6B62" w:rsidRPr="000A1AA8">
        <w:rPr>
          <w:rFonts w:cstheme="minorHAnsi"/>
        </w:rPr>
        <w:t xml:space="preserve"> </w:t>
      </w:r>
      <w:r w:rsidRPr="000A1AA8">
        <w:rPr>
          <w:rFonts w:cstheme="minorHAnsi"/>
        </w:rPr>
        <w:t>Do (</w:t>
      </w:r>
      <w:r w:rsidR="00CA6B62" w:rsidRPr="000A1AA8">
        <w:rPr>
          <w:rFonts w:cstheme="minorHAnsi"/>
        </w:rPr>
        <w:t xml:space="preserve">send challan at </w:t>
      </w:r>
      <w:r w:rsidRPr="000A1AA8">
        <w:rPr>
          <w:rFonts w:cstheme="minorHAnsi"/>
        </w:rPr>
        <w:t>owner’s</w:t>
      </w:r>
      <w:r w:rsidR="00CA6B62" w:rsidRPr="000A1AA8">
        <w:rPr>
          <w:rFonts w:cstheme="minorHAnsi"/>
        </w:rPr>
        <w:t xml:space="preserve"> address) </w:t>
      </w:r>
    </w:p>
    <w:p w14:paraId="57012C00" w14:textId="64FF96B5" w:rsidR="008E0496" w:rsidRPr="000A1AA8" w:rsidRDefault="0026039F" w:rsidP="009926FA">
      <w:pPr>
        <w:pStyle w:val="ListParagraph"/>
        <w:numPr>
          <w:ilvl w:val="0"/>
          <w:numId w:val="6"/>
        </w:numPr>
        <w:rPr>
          <w:rFonts w:cstheme="minorHAnsi"/>
        </w:rPr>
      </w:pPr>
      <w:r w:rsidRPr="000A1AA8">
        <w:rPr>
          <w:rFonts w:cstheme="minorHAnsi"/>
        </w:rPr>
        <w:t xml:space="preserve">In (x, y, z) </w:t>
      </w:r>
      <w:r w:rsidR="008E0496" w:rsidRPr="000A1AA8">
        <w:rPr>
          <w:rFonts w:ascii="Cambria Math" w:hAnsi="Cambria Math" w:cs="Cambria Math"/>
        </w:rPr>
        <w:t>∧</w:t>
      </w:r>
      <w:r w:rsidR="008E0496" w:rsidRPr="000A1AA8">
        <w:rPr>
          <w:rFonts w:cstheme="minorHAnsi"/>
        </w:rPr>
        <w:t xml:space="preserve"> </w:t>
      </w:r>
      <w:r w:rsidRPr="000A1AA8">
        <w:rPr>
          <w:rFonts w:cstheme="minorHAnsi"/>
        </w:rPr>
        <w:t>See (</w:t>
      </w:r>
      <w:r w:rsidR="008E0496" w:rsidRPr="000A1AA8">
        <w:rPr>
          <w:rFonts w:cstheme="minorHAnsi"/>
        </w:rPr>
        <w:t>Failure to observer stop sign</w:t>
      </w:r>
      <w:r w:rsidR="00CA6B62" w:rsidRPr="000A1AA8">
        <w:rPr>
          <w:rFonts w:cstheme="minorHAnsi"/>
        </w:rPr>
        <w:t xml:space="preserve">) −→ Do (Save a challan in database by the car information) </w:t>
      </w:r>
      <w:r w:rsidR="00CA6B62" w:rsidRPr="000A1AA8">
        <w:rPr>
          <w:rFonts w:ascii="Cambria Math" w:hAnsi="Cambria Math" w:cs="Cambria Math"/>
        </w:rPr>
        <w:t>∧</w:t>
      </w:r>
      <w:r w:rsidR="00CA6B62" w:rsidRPr="000A1AA8">
        <w:rPr>
          <w:rFonts w:cstheme="minorHAnsi"/>
        </w:rPr>
        <w:t xml:space="preserve"> </w:t>
      </w:r>
      <w:r w:rsidRPr="000A1AA8">
        <w:rPr>
          <w:rFonts w:cstheme="minorHAnsi"/>
        </w:rPr>
        <w:t>Do (</w:t>
      </w:r>
      <w:r w:rsidR="00CA6B62" w:rsidRPr="000A1AA8">
        <w:rPr>
          <w:rFonts w:cstheme="minorHAnsi"/>
        </w:rPr>
        <w:t xml:space="preserve">send challan at </w:t>
      </w:r>
      <w:r w:rsidRPr="000A1AA8">
        <w:rPr>
          <w:rFonts w:cstheme="minorHAnsi"/>
        </w:rPr>
        <w:t>owner’s</w:t>
      </w:r>
      <w:r w:rsidR="00CA6B62" w:rsidRPr="000A1AA8">
        <w:rPr>
          <w:rFonts w:cstheme="minorHAnsi"/>
        </w:rPr>
        <w:t xml:space="preserve"> address)</w:t>
      </w:r>
    </w:p>
    <w:p w14:paraId="58C13BCE" w14:textId="714065D1" w:rsidR="00CA6B62" w:rsidRPr="000A1AA8" w:rsidRDefault="0026039F" w:rsidP="009926FA">
      <w:pPr>
        <w:pStyle w:val="ListParagraph"/>
        <w:numPr>
          <w:ilvl w:val="0"/>
          <w:numId w:val="6"/>
        </w:numPr>
        <w:rPr>
          <w:rFonts w:cstheme="minorHAnsi"/>
        </w:rPr>
      </w:pPr>
      <w:r w:rsidRPr="000A1AA8">
        <w:rPr>
          <w:rFonts w:cstheme="minorHAnsi"/>
        </w:rPr>
        <w:t xml:space="preserve">In (x, y, z) </w:t>
      </w:r>
      <w:r w:rsidR="00CA6B62" w:rsidRPr="000A1AA8">
        <w:rPr>
          <w:rFonts w:ascii="Cambria Math" w:hAnsi="Cambria Math" w:cs="Cambria Math"/>
        </w:rPr>
        <w:t>∧</w:t>
      </w:r>
      <w:r w:rsidR="00CA6B62" w:rsidRPr="000A1AA8">
        <w:rPr>
          <w:rFonts w:cstheme="minorHAnsi"/>
        </w:rPr>
        <w:t xml:space="preserve"> </w:t>
      </w:r>
      <w:r w:rsidRPr="000A1AA8">
        <w:rPr>
          <w:rFonts w:cstheme="minorHAnsi"/>
        </w:rPr>
        <w:t>See (</w:t>
      </w:r>
      <w:r w:rsidR="008E0496" w:rsidRPr="000A1AA8">
        <w:rPr>
          <w:rFonts w:cstheme="minorHAnsi"/>
        </w:rPr>
        <w:t>Moving a wrong lane</w:t>
      </w:r>
      <w:r w:rsidR="00CA6B62" w:rsidRPr="000A1AA8">
        <w:rPr>
          <w:rFonts w:cstheme="minorHAnsi"/>
        </w:rPr>
        <w:t xml:space="preserve">) −→ Do (Save a challan in database by the car information) </w:t>
      </w:r>
      <w:r w:rsidR="00CA6B62" w:rsidRPr="000A1AA8">
        <w:rPr>
          <w:rFonts w:ascii="Cambria Math" w:hAnsi="Cambria Math" w:cs="Cambria Math"/>
        </w:rPr>
        <w:t>∧</w:t>
      </w:r>
      <w:r w:rsidR="00CA6B62" w:rsidRPr="000A1AA8">
        <w:rPr>
          <w:rFonts w:cstheme="minorHAnsi"/>
        </w:rPr>
        <w:t xml:space="preserve"> </w:t>
      </w:r>
      <w:r w:rsidRPr="000A1AA8">
        <w:rPr>
          <w:rFonts w:cstheme="minorHAnsi"/>
        </w:rPr>
        <w:t>Do (</w:t>
      </w:r>
      <w:r w:rsidR="00CA6B62" w:rsidRPr="000A1AA8">
        <w:rPr>
          <w:rFonts w:cstheme="minorHAnsi"/>
        </w:rPr>
        <w:t xml:space="preserve">send challan at </w:t>
      </w:r>
      <w:r w:rsidRPr="000A1AA8">
        <w:rPr>
          <w:rFonts w:cstheme="minorHAnsi"/>
        </w:rPr>
        <w:t>owner’s</w:t>
      </w:r>
      <w:r w:rsidR="00CA6B62" w:rsidRPr="000A1AA8">
        <w:rPr>
          <w:rFonts w:cstheme="minorHAnsi"/>
        </w:rPr>
        <w:t xml:space="preserve"> address) </w:t>
      </w:r>
    </w:p>
    <w:p w14:paraId="0150F1A1" w14:textId="7BF47546" w:rsidR="008E0496" w:rsidRPr="000A1AA8" w:rsidRDefault="0026039F" w:rsidP="009926FA">
      <w:pPr>
        <w:pStyle w:val="ListParagraph"/>
        <w:numPr>
          <w:ilvl w:val="0"/>
          <w:numId w:val="6"/>
        </w:numPr>
        <w:rPr>
          <w:rFonts w:cstheme="minorHAnsi"/>
        </w:rPr>
      </w:pPr>
      <w:r w:rsidRPr="000A1AA8">
        <w:rPr>
          <w:rFonts w:cstheme="minorHAnsi"/>
        </w:rPr>
        <w:t xml:space="preserve">In (x, y, z) </w:t>
      </w:r>
      <w:r w:rsidR="00CA6B62" w:rsidRPr="000A1AA8">
        <w:rPr>
          <w:rFonts w:ascii="Cambria Math" w:hAnsi="Cambria Math" w:cs="Cambria Math"/>
        </w:rPr>
        <w:t>∧</w:t>
      </w:r>
      <w:r w:rsidR="00CA6B62" w:rsidRPr="000A1AA8">
        <w:rPr>
          <w:rFonts w:cstheme="minorHAnsi"/>
        </w:rPr>
        <w:t xml:space="preserve"> </w:t>
      </w:r>
      <w:r w:rsidRPr="000A1AA8">
        <w:rPr>
          <w:rFonts w:cstheme="minorHAnsi"/>
        </w:rPr>
        <w:t>See (</w:t>
      </w:r>
      <w:r w:rsidR="008E0496" w:rsidRPr="000A1AA8">
        <w:rPr>
          <w:rFonts w:cstheme="minorHAnsi"/>
        </w:rPr>
        <w:t>Failure to observe traffic signals</w:t>
      </w:r>
      <w:r w:rsidR="00CA6B62" w:rsidRPr="000A1AA8">
        <w:rPr>
          <w:rFonts w:cstheme="minorHAnsi"/>
        </w:rPr>
        <w:t xml:space="preserve">) −→ Do (Save a challan in database by the car information) </w:t>
      </w:r>
      <w:r w:rsidR="00CA6B62" w:rsidRPr="000A1AA8">
        <w:rPr>
          <w:rFonts w:ascii="Cambria Math" w:hAnsi="Cambria Math" w:cs="Cambria Math"/>
        </w:rPr>
        <w:t>∧</w:t>
      </w:r>
      <w:r w:rsidR="00CA6B62" w:rsidRPr="000A1AA8">
        <w:rPr>
          <w:rFonts w:cstheme="minorHAnsi"/>
        </w:rPr>
        <w:t xml:space="preserve"> </w:t>
      </w:r>
      <w:r w:rsidRPr="000A1AA8">
        <w:rPr>
          <w:rFonts w:cstheme="minorHAnsi"/>
        </w:rPr>
        <w:t>Do (</w:t>
      </w:r>
      <w:r w:rsidR="00CA6B62" w:rsidRPr="000A1AA8">
        <w:rPr>
          <w:rFonts w:cstheme="minorHAnsi"/>
        </w:rPr>
        <w:t xml:space="preserve">send challan at </w:t>
      </w:r>
      <w:r w:rsidRPr="000A1AA8">
        <w:rPr>
          <w:rFonts w:cstheme="minorHAnsi"/>
        </w:rPr>
        <w:t>owner’s</w:t>
      </w:r>
      <w:r w:rsidR="00CA6B62" w:rsidRPr="000A1AA8">
        <w:rPr>
          <w:rFonts w:cstheme="minorHAnsi"/>
        </w:rPr>
        <w:t xml:space="preserve"> address)</w:t>
      </w:r>
    </w:p>
    <w:p w14:paraId="05AA6CD2" w14:textId="4BD81762" w:rsidR="008E0496" w:rsidRPr="000A1AA8" w:rsidRDefault="0026039F" w:rsidP="00392960">
      <w:pPr>
        <w:pStyle w:val="ListParagraph"/>
        <w:numPr>
          <w:ilvl w:val="0"/>
          <w:numId w:val="6"/>
        </w:numPr>
        <w:rPr>
          <w:rFonts w:cstheme="minorHAnsi"/>
        </w:rPr>
      </w:pPr>
      <w:r w:rsidRPr="000A1AA8">
        <w:rPr>
          <w:rFonts w:cstheme="minorHAnsi"/>
        </w:rPr>
        <w:t xml:space="preserve">In (x, y, z) </w:t>
      </w:r>
      <w:r w:rsidR="00CA6B62" w:rsidRPr="000A1AA8">
        <w:rPr>
          <w:rFonts w:ascii="Cambria Math" w:hAnsi="Cambria Math" w:cs="Cambria Math"/>
        </w:rPr>
        <w:t>∧</w:t>
      </w:r>
      <w:r w:rsidR="00CA6B62" w:rsidRPr="000A1AA8">
        <w:rPr>
          <w:rFonts w:cstheme="minorHAnsi"/>
        </w:rPr>
        <w:t xml:space="preserve"> </w:t>
      </w:r>
      <w:r w:rsidRPr="000A1AA8">
        <w:rPr>
          <w:rFonts w:cstheme="minorHAnsi"/>
        </w:rPr>
        <w:t>See (</w:t>
      </w:r>
      <w:r w:rsidR="008E0496" w:rsidRPr="000A1AA8">
        <w:rPr>
          <w:rFonts w:cstheme="minorHAnsi"/>
        </w:rPr>
        <w:t>Driving with rear screen partially or fully covered</w:t>
      </w:r>
      <w:r w:rsidR="00CA6B62" w:rsidRPr="000A1AA8">
        <w:rPr>
          <w:rFonts w:cstheme="minorHAnsi"/>
        </w:rPr>
        <w:t>) −→ Do (Alert police with a suspicion threat)</w:t>
      </w:r>
    </w:p>
    <w:p w14:paraId="1012FD25" w14:textId="77B11618" w:rsidR="008E0496" w:rsidRPr="000A1AA8" w:rsidRDefault="0026039F" w:rsidP="00392960">
      <w:pPr>
        <w:pStyle w:val="ListParagraph"/>
        <w:numPr>
          <w:ilvl w:val="0"/>
          <w:numId w:val="6"/>
        </w:numPr>
        <w:rPr>
          <w:rFonts w:cstheme="minorHAnsi"/>
        </w:rPr>
      </w:pPr>
      <w:r w:rsidRPr="000A1AA8">
        <w:rPr>
          <w:rFonts w:cstheme="minorHAnsi"/>
        </w:rPr>
        <w:t xml:space="preserve">In (x, y, z) </w:t>
      </w:r>
      <w:r w:rsidR="00CA6B62" w:rsidRPr="000A1AA8">
        <w:rPr>
          <w:rFonts w:ascii="Cambria Math" w:hAnsi="Cambria Math" w:cs="Cambria Math"/>
        </w:rPr>
        <w:t>∧</w:t>
      </w:r>
      <w:r w:rsidR="00CA6B62" w:rsidRPr="000A1AA8">
        <w:rPr>
          <w:rFonts w:cstheme="minorHAnsi"/>
        </w:rPr>
        <w:t xml:space="preserve"> </w:t>
      </w:r>
      <w:r w:rsidRPr="000A1AA8">
        <w:rPr>
          <w:rFonts w:cstheme="minorHAnsi"/>
        </w:rPr>
        <w:t>See (</w:t>
      </w:r>
      <w:r w:rsidR="008E0496" w:rsidRPr="000A1AA8">
        <w:rPr>
          <w:rFonts w:cstheme="minorHAnsi"/>
        </w:rPr>
        <w:t>Driving with improper lights at night</w:t>
      </w:r>
      <w:r w:rsidR="00CA6B62" w:rsidRPr="000A1AA8">
        <w:rPr>
          <w:rFonts w:cstheme="minorHAnsi"/>
        </w:rPr>
        <w:t xml:space="preserve">) −→ Do </w:t>
      </w:r>
      <w:r w:rsidRPr="000A1AA8">
        <w:rPr>
          <w:rFonts w:cstheme="minorHAnsi"/>
        </w:rPr>
        <w:t>(Alert</w:t>
      </w:r>
      <w:r w:rsidR="00CA6B62" w:rsidRPr="000A1AA8">
        <w:rPr>
          <w:rFonts w:cstheme="minorHAnsi"/>
        </w:rPr>
        <w:t xml:space="preserve"> police to tackle the situation)</w:t>
      </w:r>
    </w:p>
    <w:p w14:paraId="690868E1" w14:textId="79EC6682" w:rsidR="008408F6" w:rsidRPr="000A1AA8" w:rsidRDefault="0026039F" w:rsidP="008408F6">
      <w:pPr>
        <w:pStyle w:val="ListParagraph"/>
        <w:numPr>
          <w:ilvl w:val="0"/>
          <w:numId w:val="6"/>
        </w:numPr>
        <w:rPr>
          <w:rFonts w:cstheme="minorHAnsi"/>
        </w:rPr>
      </w:pPr>
      <w:r w:rsidRPr="000A1AA8">
        <w:rPr>
          <w:rFonts w:cstheme="minorHAnsi"/>
        </w:rPr>
        <w:t xml:space="preserve">In (x, y, z) </w:t>
      </w:r>
      <w:r w:rsidR="008408F6" w:rsidRPr="000A1AA8">
        <w:rPr>
          <w:rFonts w:ascii="Cambria Math" w:hAnsi="Cambria Math" w:cs="Cambria Math"/>
        </w:rPr>
        <w:t>∧</w:t>
      </w:r>
      <w:r w:rsidR="008408F6" w:rsidRPr="000A1AA8">
        <w:rPr>
          <w:rFonts w:cstheme="minorHAnsi"/>
        </w:rPr>
        <w:t xml:space="preserve"> </w:t>
      </w:r>
      <w:r w:rsidRPr="000A1AA8">
        <w:rPr>
          <w:rFonts w:cstheme="minorHAnsi"/>
        </w:rPr>
        <w:t>See (</w:t>
      </w:r>
      <w:r w:rsidR="008408F6" w:rsidRPr="000A1AA8">
        <w:rPr>
          <w:rFonts w:cstheme="minorHAnsi"/>
        </w:rPr>
        <w:t xml:space="preserve">Jumping traffic queue) −→ Do </w:t>
      </w:r>
      <w:r w:rsidRPr="000A1AA8">
        <w:rPr>
          <w:rFonts w:cstheme="minorHAnsi"/>
        </w:rPr>
        <w:t>(Alert</w:t>
      </w:r>
      <w:r w:rsidR="008408F6" w:rsidRPr="000A1AA8">
        <w:rPr>
          <w:rFonts w:cstheme="minorHAnsi"/>
        </w:rPr>
        <w:t xml:space="preserve"> police to tackle the situation)</w:t>
      </w:r>
    </w:p>
    <w:p w14:paraId="2798CEB4" w14:textId="3845CA9A" w:rsidR="001F44C0" w:rsidRPr="000A1AA8" w:rsidRDefault="0026039F" w:rsidP="001F44C0">
      <w:pPr>
        <w:pStyle w:val="ListParagraph"/>
        <w:numPr>
          <w:ilvl w:val="0"/>
          <w:numId w:val="6"/>
        </w:numPr>
        <w:rPr>
          <w:rFonts w:cstheme="minorHAnsi"/>
        </w:rPr>
      </w:pPr>
      <w:r w:rsidRPr="000A1AA8">
        <w:rPr>
          <w:rFonts w:cstheme="minorHAnsi"/>
        </w:rPr>
        <w:lastRenderedPageBreak/>
        <w:t xml:space="preserve">In (x, y, z) </w:t>
      </w:r>
      <w:r w:rsidRPr="000A1AA8">
        <w:rPr>
          <w:rFonts w:ascii="Cambria Math" w:hAnsi="Cambria Math" w:cs="Cambria Math"/>
        </w:rPr>
        <w:t>∧</w:t>
      </w:r>
      <w:r w:rsidR="001F44C0" w:rsidRPr="000A1AA8">
        <w:rPr>
          <w:rFonts w:cstheme="minorHAnsi"/>
        </w:rPr>
        <w:t xml:space="preserve"> </w:t>
      </w:r>
      <w:r w:rsidRPr="000A1AA8">
        <w:rPr>
          <w:rFonts w:cstheme="minorHAnsi"/>
        </w:rPr>
        <w:t>See (</w:t>
      </w:r>
      <w:r w:rsidR="001F44C0" w:rsidRPr="000A1AA8">
        <w:rPr>
          <w:rFonts w:cstheme="minorHAnsi"/>
        </w:rPr>
        <w:t xml:space="preserve">Moving a wrong lane) −→ Do (Save a challan in database by the car information) </w:t>
      </w:r>
      <w:r w:rsidR="001F44C0" w:rsidRPr="000A1AA8">
        <w:rPr>
          <w:rFonts w:ascii="Cambria Math" w:hAnsi="Cambria Math" w:cs="Cambria Math"/>
        </w:rPr>
        <w:t>∧</w:t>
      </w:r>
      <w:r w:rsidR="001F44C0" w:rsidRPr="000A1AA8">
        <w:rPr>
          <w:rFonts w:cstheme="minorHAnsi"/>
        </w:rPr>
        <w:t xml:space="preserve"> Do (send challan at </w:t>
      </w:r>
      <w:r w:rsidRPr="000A1AA8">
        <w:rPr>
          <w:rFonts w:cstheme="minorHAnsi"/>
        </w:rPr>
        <w:t>owner’s</w:t>
      </w:r>
      <w:r w:rsidR="001F44C0" w:rsidRPr="000A1AA8">
        <w:rPr>
          <w:rFonts w:cstheme="minorHAnsi"/>
        </w:rPr>
        <w:t xml:space="preserve"> address) </w:t>
      </w:r>
      <w:r w:rsidR="001F44C0" w:rsidRPr="000A1AA8">
        <w:rPr>
          <w:rFonts w:ascii="Cambria Math" w:hAnsi="Cambria Math" w:cs="Cambria Math"/>
        </w:rPr>
        <w:t>∧</w:t>
      </w:r>
      <w:r w:rsidR="001F44C0" w:rsidRPr="000A1AA8">
        <w:rPr>
          <w:rFonts w:cstheme="minorHAnsi"/>
        </w:rPr>
        <w:t xml:space="preserve"> Do (Alert police)</w:t>
      </w:r>
    </w:p>
    <w:p w14:paraId="61C84C6F" w14:textId="7F25F60B" w:rsidR="008408F6" w:rsidRDefault="0026039F" w:rsidP="001F44C0">
      <w:pPr>
        <w:pStyle w:val="ListParagraph"/>
        <w:numPr>
          <w:ilvl w:val="0"/>
          <w:numId w:val="6"/>
        </w:numPr>
        <w:rPr>
          <w:rFonts w:cstheme="minorHAnsi"/>
        </w:rPr>
      </w:pPr>
      <w:r w:rsidRPr="000A1AA8">
        <w:rPr>
          <w:rFonts w:cstheme="minorHAnsi"/>
        </w:rPr>
        <w:t xml:space="preserve">In (x, y, z) </w:t>
      </w:r>
      <w:r w:rsidR="001F44C0" w:rsidRPr="000A1AA8">
        <w:rPr>
          <w:rFonts w:ascii="Cambria Math" w:hAnsi="Cambria Math" w:cs="Cambria Math"/>
        </w:rPr>
        <w:t>∧</w:t>
      </w:r>
      <w:r w:rsidR="001F44C0" w:rsidRPr="000A1AA8">
        <w:rPr>
          <w:rFonts w:cstheme="minorHAnsi"/>
        </w:rPr>
        <w:t xml:space="preserve"> </w:t>
      </w:r>
      <w:r w:rsidRPr="000A1AA8">
        <w:rPr>
          <w:rFonts w:cstheme="minorHAnsi"/>
        </w:rPr>
        <w:t>See (</w:t>
      </w:r>
      <w:r w:rsidR="001F44C0" w:rsidRPr="000A1AA8">
        <w:rPr>
          <w:rFonts w:cstheme="minorHAnsi"/>
        </w:rPr>
        <w:t xml:space="preserve">One Wheeling) −→ Do (Save a challan in database by the car information) </w:t>
      </w:r>
      <w:r w:rsidR="001F44C0" w:rsidRPr="000A1AA8">
        <w:rPr>
          <w:rFonts w:ascii="Cambria Math" w:hAnsi="Cambria Math" w:cs="Cambria Math"/>
        </w:rPr>
        <w:t>∧</w:t>
      </w:r>
      <w:r w:rsidR="001F44C0" w:rsidRPr="000A1AA8">
        <w:rPr>
          <w:rFonts w:cstheme="minorHAnsi"/>
        </w:rPr>
        <w:t xml:space="preserve"> Do (send challan at </w:t>
      </w:r>
      <w:r w:rsidRPr="000A1AA8">
        <w:rPr>
          <w:rFonts w:cstheme="minorHAnsi"/>
        </w:rPr>
        <w:t>owner’s</w:t>
      </w:r>
      <w:r w:rsidR="001F44C0" w:rsidRPr="000A1AA8">
        <w:rPr>
          <w:rFonts w:cstheme="minorHAnsi"/>
        </w:rPr>
        <w:t xml:space="preserve"> address) </w:t>
      </w:r>
      <w:r w:rsidR="001F44C0" w:rsidRPr="000A1AA8">
        <w:rPr>
          <w:rFonts w:ascii="Cambria Math" w:hAnsi="Cambria Math" w:cs="Cambria Math"/>
        </w:rPr>
        <w:t>∧</w:t>
      </w:r>
      <w:r w:rsidR="001F44C0" w:rsidRPr="000A1AA8">
        <w:rPr>
          <w:rFonts w:cstheme="minorHAnsi"/>
        </w:rPr>
        <w:t xml:space="preserve"> Do (Alert police)</w:t>
      </w:r>
    </w:p>
    <w:p w14:paraId="6E5D0ED6" w14:textId="45BD8F5F" w:rsidR="00641A90" w:rsidRPr="009F5C53" w:rsidRDefault="00641A90" w:rsidP="009F5C53">
      <w:pPr>
        <w:pStyle w:val="ListParagraph"/>
        <w:numPr>
          <w:ilvl w:val="0"/>
          <w:numId w:val="6"/>
        </w:numPr>
        <w:rPr>
          <w:rFonts w:cstheme="minorHAnsi"/>
        </w:rPr>
      </w:pPr>
      <w:r w:rsidRPr="000A1AA8">
        <w:rPr>
          <w:rFonts w:cstheme="minorHAnsi"/>
        </w:rPr>
        <w:t xml:space="preserve">In (x, y, z) </w:t>
      </w:r>
      <w:r w:rsidRPr="000A1AA8">
        <w:rPr>
          <w:rFonts w:ascii="Cambria Math" w:hAnsi="Cambria Math" w:cs="Cambria Math"/>
        </w:rPr>
        <w:t>∧</w:t>
      </w:r>
      <w:r w:rsidRPr="000A1AA8">
        <w:rPr>
          <w:rFonts w:cstheme="minorHAnsi"/>
        </w:rPr>
        <w:t xml:space="preserve"> See (Normal Environment</w:t>
      </w:r>
      <w:bookmarkStart w:id="26" w:name="_Hlk69930189"/>
      <w:r w:rsidRPr="000A1AA8">
        <w:rPr>
          <w:rFonts w:cstheme="minorHAnsi"/>
        </w:rPr>
        <w:t>) −→ Do (</w:t>
      </w:r>
      <w:bookmarkEnd w:id="26"/>
      <w:r w:rsidRPr="000A1AA8">
        <w:rPr>
          <w:rFonts w:cstheme="minorHAnsi"/>
        </w:rPr>
        <w:t xml:space="preserve">forward) </w:t>
      </w:r>
      <w:r w:rsidRPr="000A1AA8">
        <w:rPr>
          <w:rFonts w:ascii="Cambria Math" w:hAnsi="Cambria Math" w:cs="Cambria Math"/>
        </w:rPr>
        <w:t>∧</w:t>
      </w:r>
      <w:r w:rsidRPr="000A1AA8">
        <w:rPr>
          <w:rFonts w:cstheme="minorHAnsi"/>
        </w:rPr>
        <w:t xml:space="preserve"> Do (coordinate with other agents about their position)</w:t>
      </w:r>
    </w:p>
    <w:p w14:paraId="06EB4E82" w14:textId="579545A2" w:rsidR="00CA6B62" w:rsidRPr="00D7196A" w:rsidRDefault="00CA6B62" w:rsidP="00392960">
      <w:pPr>
        <w:pStyle w:val="ListParagraph"/>
        <w:numPr>
          <w:ilvl w:val="0"/>
          <w:numId w:val="6"/>
        </w:numPr>
        <w:rPr>
          <w:rFonts w:cstheme="minorHAnsi"/>
        </w:rPr>
      </w:pPr>
      <w:r w:rsidRPr="00D7196A">
        <w:rPr>
          <w:rFonts w:cstheme="minorHAnsi"/>
        </w:rPr>
        <w:t>….</w:t>
      </w:r>
    </w:p>
    <w:p w14:paraId="610588B3" w14:textId="5772911C" w:rsidR="0038259D" w:rsidRPr="0038259D" w:rsidRDefault="0038259D" w:rsidP="0038259D">
      <w:pPr>
        <w:rPr>
          <w:rFonts w:cstheme="minorHAnsi"/>
        </w:rPr>
      </w:pPr>
      <w:r>
        <w:rPr>
          <w:rFonts w:cstheme="minorHAnsi"/>
        </w:rPr>
        <w:t xml:space="preserve">These rules repeat at every new location </w:t>
      </w:r>
      <w:r w:rsidR="00DF15CA" w:rsidRPr="000A1AA8">
        <w:rPr>
          <w:rFonts w:cstheme="minorHAnsi"/>
        </w:rPr>
        <w:t xml:space="preserve">(x, y, z) </w:t>
      </w:r>
      <w:r w:rsidR="001F44C0">
        <w:rPr>
          <w:rFonts w:cstheme="minorHAnsi"/>
        </w:rPr>
        <w:t>based on the see function of drone agent.</w:t>
      </w:r>
    </w:p>
    <w:p w14:paraId="1CAF9B8B" w14:textId="022B0EEA" w:rsidR="00510B76" w:rsidRDefault="00EE7C29" w:rsidP="00E07F53">
      <w:pPr>
        <w:pStyle w:val="Heading1"/>
      </w:pPr>
      <w:bookmarkStart w:id="27" w:name="_Toc70108780"/>
      <w:r>
        <w:t>Conclusion</w:t>
      </w:r>
      <w:bookmarkEnd w:id="27"/>
    </w:p>
    <w:p w14:paraId="4E30D654" w14:textId="7793CAE1" w:rsidR="00EE7C29" w:rsidRDefault="00EE7C29" w:rsidP="00DC263A">
      <w:r>
        <w:t>UAVs can be very useful for traffic monitoring. However, issues with UAV deployment for civil applications must be addressed.</w:t>
      </w:r>
      <w:r w:rsidR="00A65150" w:rsidRPr="00A65150">
        <w:t xml:space="preserve"> </w:t>
      </w:r>
      <w:r w:rsidR="00A65150">
        <w:t>Maneuverability and wireless network communication are two of the key points that make unmanned air vehicles more useful than the other methods currently used.</w:t>
      </w:r>
      <w:r w:rsidR="00A65150" w:rsidRPr="00A65150">
        <w:t xml:space="preserve"> </w:t>
      </w:r>
      <w:r w:rsidR="00A65150">
        <w:t>The capability of tracking vehicles on the ground and allowance of the transmission and reception of instructions and image and video information to a ground base could be used on board (Radar, Vision, Hybrid), but also on the type of processing (on-board, off-board) of the data in vision sensors.</w:t>
      </w:r>
    </w:p>
    <w:p w14:paraId="7BDB1C09" w14:textId="7F307753" w:rsidR="00EC4857" w:rsidRDefault="000B5A75" w:rsidP="00E07F53">
      <w:pPr>
        <w:pStyle w:val="Heading1"/>
      </w:pPr>
      <w:bookmarkStart w:id="28" w:name="_Toc70108781"/>
      <w:r>
        <w:t>References</w:t>
      </w:r>
      <w:bookmarkEnd w:id="28"/>
    </w:p>
    <w:p w14:paraId="0A4FB2B1" w14:textId="302F66ED" w:rsidR="000B5A75" w:rsidRPr="000B5A75" w:rsidRDefault="000B5A75" w:rsidP="000B5A75">
      <w:pPr>
        <w:widowControl w:val="0"/>
        <w:autoSpaceDE w:val="0"/>
        <w:autoSpaceDN w:val="0"/>
        <w:adjustRightInd w:val="0"/>
        <w:spacing w:line="240" w:lineRule="auto"/>
        <w:ind w:left="480" w:hanging="480"/>
        <w:rPr>
          <w:rFonts w:ascii="Calibri" w:hAnsi="Calibri" w:cs="Calibri"/>
          <w:noProof/>
          <w:szCs w:val="24"/>
        </w:rPr>
      </w:pPr>
      <w:r>
        <w:rPr>
          <w:rFonts w:cstheme="minorHAnsi"/>
          <w:b/>
          <w:bCs/>
          <w:color w:val="000000" w:themeColor="text1"/>
          <w:sz w:val="28"/>
          <w:szCs w:val="28"/>
        </w:rPr>
        <w:fldChar w:fldCharType="begin" w:fldLock="1"/>
      </w:r>
      <w:r>
        <w:rPr>
          <w:rFonts w:cstheme="minorHAnsi"/>
          <w:b/>
          <w:bCs/>
          <w:color w:val="000000" w:themeColor="text1"/>
          <w:sz w:val="28"/>
          <w:szCs w:val="28"/>
        </w:rPr>
        <w:instrText xml:space="preserve">ADDIN Mendeley Bibliography CSL_BIBLIOGRAPHY </w:instrText>
      </w:r>
      <w:r>
        <w:rPr>
          <w:rFonts w:cstheme="minorHAnsi"/>
          <w:b/>
          <w:bCs/>
          <w:color w:val="000000" w:themeColor="text1"/>
          <w:sz w:val="28"/>
          <w:szCs w:val="28"/>
        </w:rPr>
        <w:fldChar w:fldCharType="separate"/>
      </w:r>
      <w:r w:rsidRPr="000B5A75">
        <w:rPr>
          <w:rFonts w:ascii="Calibri" w:hAnsi="Calibri" w:cs="Calibri"/>
          <w:noProof/>
          <w:szCs w:val="24"/>
        </w:rPr>
        <w:t xml:space="preserve">Biswas, S. P., Roy, P., &amp; Patra, N. (2015). </w:t>
      </w:r>
      <w:r w:rsidRPr="000B5A75">
        <w:rPr>
          <w:rFonts w:ascii="Calibri" w:hAnsi="Calibri" w:cs="Calibri"/>
          <w:i/>
          <w:iCs/>
          <w:noProof/>
          <w:szCs w:val="24"/>
        </w:rPr>
        <w:t>Intelligent Traf fi c Monitoring System</w:t>
      </w:r>
      <w:r w:rsidRPr="000B5A75">
        <w:rPr>
          <w:rFonts w:ascii="Calibri" w:hAnsi="Calibri" w:cs="Calibri"/>
          <w:noProof/>
          <w:szCs w:val="24"/>
        </w:rPr>
        <w:t xml:space="preserve">. </w:t>
      </w:r>
      <w:r w:rsidRPr="000B5A75">
        <w:rPr>
          <w:rFonts w:ascii="Calibri" w:hAnsi="Calibri" w:cs="Calibri"/>
          <w:i/>
          <w:iCs/>
          <w:noProof/>
          <w:szCs w:val="24"/>
        </w:rPr>
        <w:t>October</w:t>
      </w:r>
      <w:r w:rsidRPr="000B5A75">
        <w:rPr>
          <w:rFonts w:ascii="Calibri" w:hAnsi="Calibri" w:cs="Calibri"/>
          <w:noProof/>
          <w:szCs w:val="24"/>
        </w:rPr>
        <w:t>, 535–545. https://doi.org/10.1007/978-81-322-2523-2</w:t>
      </w:r>
    </w:p>
    <w:p w14:paraId="2E86DC23" w14:textId="77777777" w:rsidR="000B5A75" w:rsidRPr="000B5A75" w:rsidRDefault="000B5A75" w:rsidP="000B5A75">
      <w:pPr>
        <w:widowControl w:val="0"/>
        <w:autoSpaceDE w:val="0"/>
        <w:autoSpaceDN w:val="0"/>
        <w:adjustRightInd w:val="0"/>
        <w:spacing w:line="240" w:lineRule="auto"/>
        <w:ind w:left="480" w:hanging="480"/>
        <w:rPr>
          <w:rFonts w:ascii="Calibri" w:hAnsi="Calibri" w:cs="Calibri"/>
          <w:noProof/>
          <w:szCs w:val="24"/>
        </w:rPr>
      </w:pPr>
      <w:r w:rsidRPr="000B5A75">
        <w:rPr>
          <w:rFonts w:ascii="Calibri" w:hAnsi="Calibri" w:cs="Calibri"/>
          <w:noProof/>
          <w:szCs w:val="24"/>
        </w:rPr>
        <w:t xml:space="preserve">Godinho, G. G., França, F. D. O., Freitas, J. M. A., Santos, F. M. L., Prandini, A., Godinho, A. C., &amp; Costa, R. P. D. P. (2015). Resultado do tratamento cirúrgico artroscópico das rerrupturas do manguito rotador do ombro. </w:t>
      </w:r>
      <w:r w:rsidRPr="000B5A75">
        <w:rPr>
          <w:rFonts w:ascii="Calibri" w:hAnsi="Calibri" w:cs="Calibri"/>
          <w:i/>
          <w:iCs/>
          <w:noProof/>
          <w:szCs w:val="24"/>
        </w:rPr>
        <w:t>Revista Brasileira de Ortopedia</w:t>
      </w:r>
      <w:r w:rsidRPr="000B5A75">
        <w:rPr>
          <w:rFonts w:ascii="Calibri" w:hAnsi="Calibri" w:cs="Calibri"/>
          <w:noProof/>
          <w:szCs w:val="24"/>
        </w:rPr>
        <w:t xml:space="preserve">, </w:t>
      </w:r>
      <w:r w:rsidRPr="000B5A75">
        <w:rPr>
          <w:rFonts w:ascii="Calibri" w:hAnsi="Calibri" w:cs="Calibri"/>
          <w:i/>
          <w:iCs/>
          <w:noProof/>
          <w:szCs w:val="24"/>
        </w:rPr>
        <w:t>50</w:t>
      </w:r>
      <w:r w:rsidRPr="000B5A75">
        <w:rPr>
          <w:rFonts w:ascii="Calibri" w:hAnsi="Calibri" w:cs="Calibri"/>
          <w:noProof/>
          <w:szCs w:val="24"/>
        </w:rPr>
        <w:t>(1), 89–93. https://doi.org/10.1016/j.rbo.2014.03.007</w:t>
      </w:r>
    </w:p>
    <w:p w14:paraId="06B7E829" w14:textId="77777777" w:rsidR="000B5A75" w:rsidRPr="000B5A75" w:rsidRDefault="000B5A75" w:rsidP="000B5A75">
      <w:pPr>
        <w:widowControl w:val="0"/>
        <w:autoSpaceDE w:val="0"/>
        <w:autoSpaceDN w:val="0"/>
        <w:adjustRightInd w:val="0"/>
        <w:spacing w:line="240" w:lineRule="auto"/>
        <w:ind w:left="480" w:hanging="480"/>
        <w:rPr>
          <w:rFonts w:ascii="Calibri" w:hAnsi="Calibri" w:cs="Calibri"/>
          <w:noProof/>
          <w:szCs w:val="24"/>
        </w:rPr>
      </w:pPr>
      <w:r w:rsidRPr="000B5A75">
        <w:rPr>
          <w:rFonts w:ascii="Calibri" w:hAnsi="Calibri" w:cs="Calibri"/>
          <w:noProof/>
          <w:szCs w:val="24"/>
        </w:rPr>
        <w:t xml:space="preserve">Kanistras, K., Martins, G., &amp; Rutherford, M. J. (2007). </w:t>
      </w:r>
      <w:r w:rsidRPr="000B5A75">
        <w:rPr>
          <w:rFonts w:ascii="Calibri" w:hAnsi="Calibri" w:cs="Calibri"/>
          <w:i/>
          <w:iCs/>
          <w:noProof/>
          <w:szCs w:val="24"/>
        </w:rPr>
        <w:t>A Survey of Unmanned Aerial Vehicles ( UAVs ) for Traffic Monitoring</w:t>
      </w:r>
      <w:r w:rsidRPr="000B5A75">
        <w:rPr>
          <w:rFonts w:ascii="Calibri" w:hAnsi="Calibri" w:cs="Calibri"/>
          <w:noProof/>
          <w:szCs w:val="24"/>
        </w:rPr>
        <w:t>.</w:t>
      </w:r>
    </w:p>
    <w:p w14:paraId="58521E45" w14:textId="77777777" w:rsidR="000B5A75" w:rsidRPr="000B5A75" w:rsidRDefault="000B5A75" w:rsidP="000B5A75">
      <w:pPr>
        <w:widowControl w:val="0"/>
        <w:autoSpaceDE w:val="0"/>
        <w:autoSpaceDN w:val="0"/>
        <w:adjustRightInd w:val="0"/>
        <w:spacing w:line="240" w:lineRule="auto"/>
        <w:ind w:left="480" w:hanging="480"/>
        <w:rPr>
          <w:rFonts w:ascii="Calibri" w:hAnsi="Calibri" w:cs="Calibri"/>
          <w:noProof/>
          <w:szCs w:val="24"/>
        </w:rPr>
      </w:pPr>
      <w:r w:rsidRPr="000B5A75">
        <w:rPr>
          <w:rFonts w:ascii="Calibri" w:hAnsi="Calibri" w:cs="Calibri"/>
          <w:noProof/>
          <w:szCs w:val="24"/>
        </w:rPr>
        <w:t xml:space="preserve">Manager, E. P., Motiani, D., &amp; Commissioner, A. (2016). Unmanned Aerial Vehicle (UAV) Based Traffic Monitoring and Management. </w:t>
      </w:r>
      <w:r w:rsidRPr="000B5A75">
        <w:rPr>
          <w:rFonts w:ascii="Calibri" w:hAnsi="Calibri" w:cs="Calibri"/>
          <w:i/>
          <w:iCs/>
          <w:noProof/>
          <w:szCs w:val="24"/>
        </w:rPr>
        <w:t>DOT National Transportation Integrated Search - ROSA P</w:t>
      </w:r>
      <w:r w:rsidRPr="000B5A75">
        <w:rPr>
          <w:rFonts w:ascii="Calibri" w:hAnsi="Calibri" w:cs="Calibri"/>
          <w:noProof/>
          <w:szCs w:val="24"/>
        </w:rPr>
        <w:t xml:space="preserve">, </w:t>
      </w:r>
      <w:r w:rsidRPr="000B5A75">
        <w:rPr>
          <w:rFonts w:ascii="Calibri" w:hAnsi="Calibri" w:cs="Calibri"/>
          <w:i/>
          <w:iCs/>
          <w:noProof/>
          <w:szCs w:val="24"/>
        </w:rPr>
        <w:t>August</w:t>
      </w:r>
      <w:r w:rsidRPr="000B5A75">
        <w:rPr>
          <w:rFonts w:ascii="Calibri" w:hAnsi="Calibri" w:cs="Calibri"/>
          <w:noProof/>
          <w:szCs w:val="24"/>
        </w:rPr>
        <w:t>. https://rosap.ntl.bts.gov/view/dot/36710</w:t>
      </w:r>
    </w:p>
    <w:p w14:paraId="616031CE" w14:textId="77777777" w:rsidR="000B5A75" w:rsidRPr="000B5A75" w:rsidRDefault="000B5A75" w:rsidP="000B5A75">
      <w:pPr>
        <w:widowControl w:val="0"/>
        <w:autoSpaceDE w:val="0"/>
        <w:autoSpaceDN w:val="0"/>
        <w:adjustRightInd w:val="0"/>
        <w:spacing w:line="240" w:lineRule="auto"/>
        <w:ind w:left="480" w:hanging="480"/>
        <w:rPr>
          <w:rFonts w:ascii="Calibri" w:hAnsi="Calibri" w:cs="Calibri"/>
          <w:noProof/>
        </w:rPr>
      </w:pPr>
      <w:r w:rsidRPr="000B5A75">
        <w:rPr>
          <w:rFonts w:ascii="Calibri" w:hAnsi="Calibri" w:cs="Calibri"/>
          <w:noProof/>
          <w:szCs w:val="24"/>
        </w:rPr>
        <w:t xml:space="preserve">Wang, J., Liu, J., Meng, J., &amp; Han, M. (2011). Research on an improved mean shift algorithm. </w:t>
      </w:r>
      <w:r w:rsidRPr="000B5A75">
        <w:rPr>
          <w:rFonts w:ascii="Calibri" w:hAnsi="Calibri" w:cs="Calibri"/>
          <w:i/>
          <w:iCs/>
          <w:noProof/>
          <w:szCs w:val="24"/>
        </w:rPr>
        <w:t>Procedia Engineering</w:t>
      </w:r>
      <w:r w:rsidRPr="000B5A75">
        <w:rPr>
          <w:rFonts w:ascii="Calibri" w:hAnsi="Calibri" w:cs="Calibri"/>
          <w:noProof/>
          <w:szCs w:val="24"/>
        </w:rPr>
        <w:t xml:space="preserve">, </w:t>
      </w:r>
      <w:r w:rsidRPr="000B5A75">
        <w:rPr>
          <w:rFonts w:ascii="Calibri" w:hAnsi="Calibri" w:cs="Calibri"/>
          <w:i/>
          <w:iCs/>
          <w:noProof/>
          <w:szCs w:val="24"/>
        </w:rPr>
        <w:t>15</w:t>
      </w:r>
      <w:r w:rsidRPr="000B5A75">
        <w:rPr>
          <w:rFonts w:ascii="Calibri" w:hAnsi="Calibri" w:cs="Calibri"/>
          <w:noProof/>
          <w:szCs w:val="24"/>
        </w:rPr>
        <w:t>, 3572–3576. https://doi.org/10.1016/j.proeng.2011.08.669</w:t>
      </w:r>
    </w:p>
    <w:p w14:paraId="015E9A33" w14:textId="0AEB5BE4" w:rsidR="000B5A75" w:rsidRDefault="000B5A75" w:rsidP="00DC263A">
      <w:pPr>
        <w:rPr>
          <w:rFonts w:cstheme="minorHAnsi"/>
          <w:b/>
          <w:bCs/>
          <w:color w:val="000000" w:themeColor="text1"/>
          <w:sz w:val="28"/>
          <w:szCs w:val="28"/>
        </w:rPr>
      </w:pPr>
      <w:r>
        <w:rPr>
          <w:rFonts w:cstheme="minorHAnsi"/>
          <w:b/>
          <w:bCs/>
          <w:color w:val="000000" w:themeColor="text1"/>
          <w:sz w:val="28"/>
          <w:szCs w:val="28"/>
        </w:rPr>
        <w:fldChar w:fldCharType="end"/>
      </w:r>
    </w:p>
    <w:p w14:paraId="0230E54A" w14:textId="28D908D9" w:rsidR="000F3571" w:rsidRDefault="000F3571" w:rsidP="00DC263A">
      <w:pPr>
        <w:pBdr>
          <w:bottom w:val="double" w:sz="6" w:space="1" w:color="auto"/>
        </w:pBdr>
        <w:rPr>
          <w:rFonts w:cstheme="minorHAnsi"/>
          <w:b/>
          <w:bCs/>
          <w:color w:val="000000" w:themeColor="text1"/>
          <w:sz w:val="28"/>
          <w:szCs w:val="28"/>
        </w:rPr>
      </w:pPr>
    </w:p>
    <w:p w14:paraId="4CA2EFD7" w14:textId="77777777" w:rsidR="000F3571" w:rsidRPr="00F826A0" w:rsidRDefault="000F3571" w:rsidP="000F3571">
      <w:pPr>
        <w:rPr>
          <w:rFonts w:cstheme="minorHAnsi"/>
          <w:b/>
          <w:bCs/>
          <w:color w:val="000000" w:themeColor="text1"/>
          <w:sz w:val="28"/>
          <w:szCs w:val="28"/>
        </w:rPr>
      </w:pPr>
    </w:p>
    <w:sectPr w:rsidR="000F3571" w:rsidRPr="00F826A0" w:rsidSect="000C10B1">
      <w:headerReference w:type="defaul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764A39" w14:textId="77777777" w:rsidR="00B3428C" w:rsidRDefault="00B3428C" w:rsidP="00B0639F">
      <w:pPr>
        <w:spacing w:before="0" w:after="0" w:line="240" w:lineRule="auto"/>
      </w:pPr>
      <w:r>
        <w:separator/>
      </w:r>
    </w:p>
  </w:endnote>
  <w:endnote w:type="continuationSeparator" w:id="0">
    <w:p w14:paraId="6A8B74A3" w14:textId="77777777" w:rsidR="00B3428C" w:rsidRDefault="00B3428C" w:rsidP="00B0639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9AA373" w14:textId="77777777" w:rsidR="00B3428C" w:rsidRDefault="00B3428C" w:rsidP="00B0639F">
      <w:pPr>
        <w:spacing w:before="0" w:after="0" w:line="240" w:lineRule="auto"/>
      </w:pPr>
      <w:r>
        <w:separator/>
      </w:r>
    </w:p>
  </w:footnote>
  <w:footnote w:type="continuationSeparator" w:id="0">
    <w:p w14:paraId="6A4219FA" w14:textId="77777777" w:rsidR="00B3428C" w:rsidRDefault="00B3428C" w:rsidP="00B0639F">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98DAD2" w14:textId="77777777" w:rsidR="00106FFC" w:rsidRDefault="00106FFC" w:rsidP="00B0639F">
    <w:pPr>
      <w:pStyle w:val="Heading3"/>
    </w:pPr>
    <w:r>
      <w:rPr>
        <w:noProof/>
        <w:color w:val="808080" w:themeColor="background1" w:themeShade="80"/>
      </w:rPr>
      <mc:AlternateContent>
        <mc:Choice Requires="wpg">
          <w:drawing>
            <wp:anchor distT="0" distB="0" distL="114300" distR="114300" simplePos="0" relativeHeight="251659264" behindDoc="0" locked="0" layoutInCell="1" allowOverlap="1" wp14:anchorId="190F69E8" wp14:editId="7F5EA4EC">
              <wp:simplePos x="0" y="0"/>
              <wp:positionH relativeFrom="page">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1700784" cy="1024128"/>
              <wp:effectExtent l="0" t="0" r="0" b="24130"/>
              <wp:wrapNone/>
              <wp:docPr id="167" name="Group 167"/>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68" name="Group 168"/>
                      <wpg:cNvGrpSpPr/>
                      <wpg:grpSpPr>
                        <a:xfrm>
                          <a:off x="0" y="0"/>
                          <a:ext cx="1700784" cy="1024128"/>
                          <a:chOff x="0" y="0"/>
                          <a:chExt cx="1700784" cy="1024128"/>
                        </a:xfrm>
                      </wpg:grpSpPr>
                      <wps:wsp>
                        <wps:cNvPr id="169" name="Rectangle 169"/>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Rectangle 12"/>
                        <wps:cNvSpPr/>
                        <wps:spPr>
                          <a:xfrm>
                            <a:off x="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1462822 w 1462822"/>
                              <a:gd name="connsiteY2" fmla="*/ 1014481 h 1014481"/>
                              <a:gd name="connsiteX3" fmla="*/ 638269 w 1462822"/>
                              <a:gd name="connsiteY3" fmla="*/ 407899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1462822" y="1014481"/>
                                </a:lnTo>
                                <a:lnTo>
                                  <a:pt x="638269" y="407899"/>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1" name="Rectangle 171"/>
                        <wps:cNvSpPr/>
                        <wps:spPr>
                          <a:xfrm>
                            <a:off x="0" y="0"/>
                            <a:ext cx="1472184" cy="1024128"/>
                          </a:xfrm>
                          <a:prstGeom prst="rect">
                            <a:avLst/>
                          </a:prstGeom>
                          <a:blipFill>
                            <a:blip r:embed="rId1"/>
                            <a:stretch>
                              <a:fillRect/>
                            </a:stretch>
                          </a:blip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2" name="Text Box 172"/>
                      <wps:cNvSpPr txBox="1"/>
                      <wps:spPr>
                        <a:xfrm>
                          <a:off x="1032625" y="9510"/>
                          <a:ext cx="438150"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4F4CE3E" w14:textId="4CC7B0ED" w:rsidR="00106FFC" w:rsidRDefault="00106FFC" w:rsidP="00B0639F">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sidR="00F62BEB">
                              <w:rPr>
                                <w:noProof/>
                                <w:color w:val="FFFFFF" w:themeColor="background1"/>
                                <w:sz w:val="24"/>
                                <w:szCs w:val="24"/>
                              </w:rPr>
                              <w:t>15</w:t>
                            </w:r>
                            <w:r>
                              <w:rPr>
                                <w:noProof/>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0F69E8" id="Group 167" o:spid="_x0000_s1061" style="position:absolute;margin-left:82.7pt;margin-top:0;width:133.9pt;height:80.65pt;z-index:251659264;mso-top-percent:23;mso-position-horizontal:righ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">
              <v:group id="Group 168" o:spid="_x0000_s1062"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">
                <v:rect id="Rectangle 169" o:spid="_x0000_s1063"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" fillcolor="white [3212]" stroked="f" strokeweight="1pt">
                  <v:fill opacity="0"/>
                </v:rect>
                <v:shape id="Rectangle 12" o:spid="_x0000_s1064" style="position:absolute;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" path="m,l1462822,r,1014481l638269,407899,,xe" fillcolor="#4472c4 [3204]" stroked="f" strokeweight="1pt">
                  <v:stroke joinstyle="miter"/>
                  <v:path arrowok="t" o:connecttype="custom" o:connectlocs="0,0;1463040,0;1463040,1014984;638364,408101;0,0" o:connectangles="0,0,0,0,0"/>
                </v:shape>
                <v:rect id="Rectangle 171" o:spid="_x0000_s1065" style="position:absolute;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" strokecolor="white [3212]" strokeweight="1pt">
                  <v:fill r:id="rId2" o:title="" recolor="t" rotate="t" type="frame"/>
                </v:rect>
              </v:group>
              <v:shapetype id="_x0000_t202" coordsize="21600,21600" o:spt="202" path="m,l,21600r21600,l21600,xe">
                <v:stroke joinstyle="miter"/>
                <v:path gradientshapeok="t" o:connecttype="rect"/>
              </v:shapetype>
              <v:shape id="Text Box 172" o:spid="_x0000_s1066" type="#_x0000_t202" style="position:absolute;left:10326;top:95;width:4381;height:3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" filled="f" stroked="f" strokeweight=".5pt">
                <v:textbox inset=",7.2pt,,7.2pt">
                  <w:txbxContent>
                    <w:p w14:paraId="14F4CE3E" w14:textId="4CC7B0ED" w:rsidR="00106FFC" w:rsidRDefault="00106FFC" w:rsidP="00B0639F">
                      <w:pPr>
                        <w:pStyle w:val="Header"/>
                        <w:tabs>
                          <w:tab w:val="clear" w:pos="4680"/>
                          <w:tab w:val="clear" w:pos="9360"/>
                        </w:tabs>
                        <w:rPr>
                          <w:color w:val="FFFFFF" w:themeColor="background1"/>
                          <w:sz w:val="24"/>
                          <w:szCs w:val="24"/>
                        </w:rPr>
                      </w:pPr>
                      <w:r>
                        <w:rPr>
                          <w:color w:val="FFFFFF" w:themeColor="background1"/>
                          <w:sz w:val="24"/>
                          <w:szCs w:val="24"/>
                        </w:rPr>
                        <w:fldChar w:fldCharType="begin"/>
                      </w:r>
                      <w:r>
                        <w:rPr>
                          <w:color w:val="FFFFFF" w:themeColor="background1"/>
                          <w:sz w:val="24"/>
                          <w:szCs w:val="24"/>
                        </w:rPr>
                        <w:instrText xml:space="preserve"> PAGE   \* MERGEFORMAT </w:instrText>
                      </w:r>
                      <w:r>
                        <w:rPr>
                          <w:color w:val="FFFFFF" w:themeColor="background1"/>
                          <w:sz w:val="24"/>
                          <w:szCs w:val="24"/>
                        </w:rPr>
                        <w:fldChar w:fldCharType="separate"/>
                      </w:r>
                      <w:r w:rsidR="00F62BEB">
                        <w:rPr>
                          <w:noProof/>
                          <w:color w:val="FFFFFF" w:themeColor="background1"/>
                          <w:sz w:val="24"/>
                          <w:szCs w:val="24"/>
                        </w:rPr>
                        <w:t>15</w:t>
                      </w:r>
                      <w:r>
                        <w:rPr>
                          <w:noProof/>
                          <w:color w:val="FFFFFF" w:themeColor="background1"/>
                          <w:sz w:val="24"/>
                          <w:szCs w:val="24"/>
                        </w:rPr>
                        <w:fldChar w:fldCharType="end"/>
                      </w:r>
                    </w:p>
                  </w:txbxContent>
                </v:textbox>
              </v:shape>
              <w10:wrap anchorx="page" anchory="page"/>
            </v:group>
          </w:pict>
        </mc:Fallback>
      </mc:AlternateContent>
    </w:r>
    <w:r>
      <w:t>Drone Based Traffic Monitoring System</w:t>
    </w:r>
  </w:p>
  <w:p w14:paraId="7FCF229E" w14:textId="77777777" w:rsidR="00106FFC" w:rsidRDefault="00106F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B830C9"/>
    <w:multiLevelType w:val="hybridMultilevel"/>
    <w:tmpl w:val="77DC977A"/>
    <w:lvl w:ilvl="0" w:tplc="A1B4F6CC">
      <w:start w:val="1"/>
      <w:numFmt w:val="bullet"/>
      <w:lvlText w:val=""/>
      <w:lvlJc w:val="left"/>
      <w:pPr>
        <w:tabs>
          <w:tab w:val="num" w:pos="720"/>
        </w:tabs>
        <w:ind w:left="720" w:hanging="360"/>
      </w:pPr>
      <w:rPr>
        <w:rFonts w:ascii="Wingdings" w:hAnsi="Wingdings" w:hint="default"/>
      </w:rPr>
    </w:lvl>
    <w:lvl w:ilvl="1" w:tplc="9232F732" w:tentative="1">
      <w:start w:val="1"/>
      <w:numFmt w:val="bullet"/>
      <w:lvlText w:val=""/>
      <w:lvlJc w:val="left"/>
      <w:pPr>
        <w:tabs>
          <w:tab w:val="num" w:pos="1440"/>
        </w:tabs>
        <w:ind w:left="1440" w:hanging="360"/>
      </w:pPr>
      <w:rPr>
        <w:rFonts w:ascii="Wingdings" w:hAnsi="Wingdings" w:hint="default"/>
      </w:rPr>
    </w:lvl>
    <w:lvl w:ilvl="2" w:tplc="F58C92F2" w:tentative="1">
      <w:start w:val="1"/>
      <w:numFmt w:val="bullet"/>
      <w:lvlText w:val=""/>
      <w:lvlJc w:val="left"/>
      <w:pPr>
        <w:tabs>
          <w:tab w:val="num" w:pos="2160"/>
        </w:tabs>
        <w:ind w:left="2160" w:hanging="360"/>
      </w:pPr>
      <w:rPr>
        <w:rFonts w:ascii="Wingdings" w:hAnsi="Wingdings" w:hint="default"/>
      </w:rPr>
    </w:lvl>
    <w:lvl w:ilvl="3" w:tplc="B5D094BC" w:tentative="1">
      <w:start w:val="1"/>
      <w:numFmt w:val="bullet"/>
      <w:lvlText w:val=""/>
      <w:lvlJc w:val="left"/>
      <w:pPr>
        <w:tabs>
          <w:tab w:val="num" w:pos="2880"/>
        </w:tabs>
        <w:ind w:left="2880" w:hanging="360"/>
      </w:pPr>
      <w:rPr>
        <w:rFonts w:ascii="Wingdings" w:hAnsi="Wingdings" w:hint="default"/>
      </w:rPr>
    </w:lvl>
    <w:lvl w:ilvl="4" w:tplc="9D80D166" w:tentative="1">
      <w:start w:val="1"/>
      <w:numFmt w:val="bullet"/>
      <w:lvlText w:val=""/>
      <w:lvlJc w:val="left"/>
      <w:pPr>
        <w:tabs>
          <w:tab w:val="num" w:pos="3600"/>
        </w:tabs>
        <w:ind w:left="3600" w:hanging="360"/>
      </w:pPr>
      <w:rPr>
        <w:rFonts w:ascii="Wingdings" w:hAnsi="Wingdings" w:hint="default"/>
      </w:rPr>
    </w:lvl>
    <w:lvl w:ilvl="5" w:tplc="D15C2D80" w:tentative="1">
      <w:start w:val="1"/>
      <w:numFmt w:val="bullet"/>
      <w:lvlText w:val=""/>
      <w:lvlJc w:val="left"/>
      <w:pPr>
        <w:tabs>
          <w:tab w:val="num" w:pos="4320"/>
        </w:tabs>
        <w:ind w:left="4320" w:hanging="360"/>
      </w:pPr>
      <w:rPr>
        <w:rFonts w:ascii="Wingdings" w:hAnsi="Wingdings" w:hint="default"/>
      </w:rPr>
    </w:lvl>
    <w:lvl w:ilvl="6" w:tplc="1296720E" w:tentative="1">
      <w:start w:val="1"/>
      <w:numFmt w:val="bullet"/>
      <w:lvlText w:val=""/>
      <w:lvlJc w:val="left"/>
      <w:pPr>
        <w:tabs>
          <w:tab w:val="num" w:pos="5040"/>
        </w:tabs>
        <w:ind w:left="5040" w:hanging="360"/>
      </w:pPr>
      <w:rPr>
        <w:rFonts w:ascii="Wingdings" w:hAnsi="Wingdings" w:hint="default"/>
      </w:rPr>
    </w:lvl>
    <w:lvl w:ilvl="7" w:tplc="182CAD3C" w:tentative="1">
      <w:start w:val="1"/>
      <w:numFmt w:val="bullet"/>
      <w:lvlText w:val=""/>
      <w:lvlJc w:val="left"/>
      <w:pPr>
        <w:tabs>
          <w:tab w:val="num" w:pos="5760"/>
        </w:tabs>
        <w:ind w:left="5760" w:hanging="360"/>
      </w:pPr>
      <w:rPr>
        <w:rFonts w:ascii="Wingdings" w:hAnsi="Wingdings" w:hint="default"/>
      </w:rPr>
    </w:lvl>
    <w:lvl w:ilvl="8" w:tplc="5FD6EA42"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05B0A5E"/>
    <w:multiLevelType w:val="hybridMultilevel"/>
    <w:tmpl w:val="B9AC9D2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2" w15:restartNumberingAfterBreak="0">
    <w:nsid w:val="55B97285"/>
    <w:multiLevelType w:val="hybridMultilevel"/>
    <w:tmpl w:val="D2BE5B96"/>
    <w:lvl w:ilvl="0" w:tplc="3320A25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586B54F1"/>
    <w:multiLevelType w:val="hybridMultilevel"/>
    <w:tmpl w:val="7DB4F79A"/>
    <w:lvl w:ilvl="0" w:tplc="0409000F">
      <w:start w:val="1"/>
      <w:numFmt w:val="decimal"/>
      <w:lvlText w:val="%1."/>
      <w:lvlJc w:val="left"/>
      <w:pPr>
        <w:ind w:left="772" w:hanging="360"/>
      </w:pPr>
    </w:lvl>
    <w:lvl w:ilvl="1" w:tplc="04090019" w:tentative="1">
      <w:start w:val="1"/>
      <w:numFmt w:val="lowerLetter"/>
      <w:lvlText w:val="%2."/>
      <w:lvlJc w:val="left"/>
      <w:pPr>
        <w:ind w:left="1492" w:hanging="360"/>
      </w:pPr>
    </w:lvl>
    <w:lvl w:ilvl="2" w:tplc="0409001B" w:tentative="1">
      <w:start w:val="1"/>
      <w:numFmt w:val="lowerRoman"/>
      <w:lvlText w:val="%3."/>
      <w:lvlJc w:val="right"/>
      <w:pPr>
        <w:ind w:left="2212" w:hanging="180"/>
      </w:pPr>
    </w:lvl>
    <w:lvl w:ilvl="3" w:tplc="0409000F" w:tentative="1">
      <w:start w:val="1"/>
      <w:numFmt w:val="decimal"/>
      <w:lvlText w:val="%4."/>
      <w:lvlJc w:val="left"/>
      <w:pPr>
        <w:ind w:left="2932" w:hanging="360"/>
      </w:pPr>
    </w:lvl>
    <w:lvl w:ilvl="4" w:tplc="04090019" w:tentative="1">
      <w:start w:val="1"/>
      <w:numFmt w:val="lowerLetter"/>
      <w:lvlText w:val="%5."/>
      <w:lvlJc w:val="left"/>
      <w:pPr>
        <w:ind w:left="3652" w:hanging="360"/>
      </w:pPr>
    </w:lvl>
    <w:lvl w:ilvl="5" w:tplc="0409001B" w:tentative="1">
      <w:start w:val="1"/>
      <w:numFmt w:val="lowerRoman"/>
      <w:lvlText w:val="%6."/>
      <w:lvlJc w:val="right"/>
      <w:pPr>
        <w:ind w:left="4372" w:hanging="180"/>
      </w:pPr>
    </w:lvl>
    <w:lvl w:ilvl="6" w:tplc="0409000F" w:tentative="1">
      <w:start w:val="1"/>
      <w:numFmt w:val="decimal"/>
      <w:lvlText w:val="%7."/>
      <w:lvlJc w:val="left"/>
      <w:pPr>
        <w:ind w:left="5092" w:hanging="360"/>
      </w:pPr>
    </w:lvl>
    <w:lvl w:ilvl="7" w:tplc="04090019" w:tentative="1">
      <w:start w:val="1"/>
      <w:numFmt w:val="lowerLetter"/>
      <w:lvlText w:val="%8."/>
      <w:lvlJc w:val="left"/>
      <w:pPr>
        <w:ind w:left="5812" w:hanging="360"/>
      </w:pPr>
    </w:lvl>
    <w:lvl w:ilvl="8" w:tplc="0409001B" w:tentative="1">
      <w:start w:val="1"/>
      <w:numFmt w:val="lowerRoman"/>
      <w:lvlText w:val="%9."/>
      <w:lvlJc w:val="right"/>
      <w:pPr>
        <w:ind w:left="6532" w:hanging="180"/>
      </w:pPr>
    </w:lvl>
  </w:abstractNum>
  <w:abstractNum w:abstractNumId="4" w15:restartNumberingAfterBreak="0">
    <w:nsid w:val="60CB1BC0"/>
    <w:multiLevelType w:val="hybridMultilevel"/>
    <w:tmpl w:val="8F368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8E1244"/>
    <w:multiLevelType w:val="hybridMultilevel"/>
    <w:tmpl w:val="BD74AB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740773BA"/>
    <w:multiLevelType w:val="hybridMultilevel"/>
    <w:tmpl w:val="FDD6C5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9E5940"/>
    <w:multiLevelType w:val="hybridMultilevel"/>
    <w:tmpl w:val="800CAF16"/>
    <w:lvl w:ilvl="0" w:tplc="04090017">
      <w:start w:val="1"/>
      <w:numFmt w:val="lowerLetter"/>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abstractNumId w:val="6"/>
  </w:num>
  <w:num w:numId="2">
    <w:abstractNumId w:val="7"/>
  </w:num>
  <w:num w:numId="3">
    <w:abstractNumId w:val="3"/>
  </w:num>
  <w:num w:numId="4">
    <w:abstractNumId w:val="5"/>
  </w:num>
  <w:num w:numId="5">
    <w:abstractNumId w:val="0"/>
  </w:num>
  <w:num w:numId="6">
    <w:abstractNumId w:val="2"/>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zNzA2MgYSlobGBko6SsGpxcWZ+XkgBUa1AIfWp+UsAAAA"/>
  </w:docVars>
  <w:rsids>
    <w:rsidRoot w:val="007539FF"/>
    <w:rsid w:val="00014D18"/>
    <w:rsid w:val="00033121"/>
    <w:rsid w:val="00051B0D"/>
    <w:rsid w:val="00052391"/>
    <w:rsid w:val="00087605"/>
    <w:rsid w:val="000A1AA8"/>
    <w:rsid w:val="000A505B"/>
    <w:rsid w:val="000B2876"/>
    <w:rsid w:val="000B5A75"/>
    <w:rsid w:val="000C0508"/>
    <w:rsid w:val="000C10B1"/>
    <w:rsid w:val="000C4732"/>
    <w:rsid w:val="000E26ED"/>
    <w:rsid w:val="000F3571"/>
    <w:rsid w:val="00102265"/>
    <w:rsid w:val="00103A31"/>
    <w:rsid w:val="00106FFC"/>
    <w:rsid w:val="00110B5A"/>
    <w:rsid w:val="001426C5"/>
    <w:rsid w:val="0014477E"/>
    <w:rsid w:val="001635DC"/>
    <w:rsid w:val="001747A5"/>
    <w:rsid w:val="001D11C6"/>
    <w:rsid w:val="001F44C0"/>
    <w:rsid w:val="00232BA2"/>
    <w:rsid w:val="002471CF"/>
    <w:rsid w:val="0026039F"/>
    <w:rsid w:val="0028021C"/>
    <w:rsid w:val="002806E5"/>
    <w:rsid w:val="00295C3B"/>
    <w:rsid w:val="003301FD"/>
    <w:rsid w:val="00330A8A"/>
    <w:rsid w:val="00341C78"/>
    <w:rsid w:val="00343A27"/>
    <w:rsid w:val="0035177F"/>
    <w:rsid w:val="003641B6"/>
    <w:rsid w:val="0038259D"/>
    <w:rsid w:val="00392960"/>
    <w:rsid w:val="004332A5"/>
    <w:rsid w:val="004436F1"/>
    <w:rsid w:val="00475E09"/>
    <w:rsid w:val="004A379A"/>
    <w:rsid w:val="004B4EDA"/>
    <w:rsid w:val="004C05B8"/>
    <w:rsid w:val="004D2DD3"/>
    <w:rsid w:val="00510B76"/>
    <w:rsid w:val="005753EF"/>
    <w:rsid w:val="005C2C8C"/>
    <w:rsid w:val="0061417D"/>
    <w:rsid w:val="006235D8"/>
    <w:rsid w:val="00640E58"/>
    <w:rsid w:val="00641A90"/>
    <w:rsid w:val="006471CF"/>
    <w:rsid w:val="006A10F7"/>
    <w:rsid w:val="006A667A"/>
    <w:rsid w:val="006A6694"/>
    <w:rsid w:val="00724249"/>
    <w:rsid w:val="007539FF"/>
    <w:rsid w:val="00781DDD"/>
    <w:rsid w:val="007E6199"/>
    <w:rsid w:val="008408F6"/>
    <w:rsid w:val="00842A5D"/>
    <w:rsid w:val="00863D40"/>
    <w:rsid w:val="008C2561"/>
    <w:rsid w:val="008E0496"/>
    <w:rsid w:val="00910475"/>
    <w:rsid w:val="009569D9"/>
    <w:rsid w:val="009724B2"/>
    <w:rsid w:val="009907D0"/>
    <w:rsid w:val="009926FA"/>
    <w:rsid w:val="009F5C53"/>
    <w:rsid w:val="00A03618"/>
    <w:rsid w:val="00A13CB7"/>
    <w:rsid w:val="00A65150"/>
    <w:rsid w:val="00A971E1"/>
    <w:rsid w:val="00AB6382"/>
    <w:rsid w:val="00AC59A7"/>
    <w:rsid w:val="00AE3708"/>
    <w:rsid w:val="00B002F4"/>
    <w:rsid w:val="00B0639F"/>
    <w:rsid w:val="00B3428C"/>
    <w:rsid w:val="00B76930"/>
    <w:rsid w:val="00BA0D24"/>
    <w:rsid w:val="00C2451D"/>
    <w:rsid w:val="00C31937"/>
    <w:rsid w:val="00C32C75"/>
    <w:rsid w:val="00C57BC6"/>
    <w:rsid w:val="00C62DB4"/>
    <w:rsid w:val="00CA6B62"/>
    <w:rsid w:val="00CE00DF"/>
    <w:rsid w:val="00CE54F8"/>
    <w:rsid w:val="00CF5BA5"/>
    <w:rsid w:val="00D351FB"/>
    <w:rsid w:val="00D7196A"/>
    <w:rsid w:val="00DA3E34"/>
    <w:rsid w:val="00DC263A"/>
    <w:rsid w:val="00DD0615"/>
    <w:rsid w:val="00DF15CA"/>
    <w:rsid w:val="00E07F53"/>
    <w:rsid w:val="00E15A52"/>
    <w:rsid w:val="00E22581"/>
    <w:rsid w:val="00E25DC3"/>
    <w:rsid w:val="00E45122"/>
    <w:rsid w:val="00E51631"/>
    <w:rsid w:val="00E63C5C"/>
    <w:rsid w:val="00E71456"/>
    <w:rsid w:val="00E77249"/>
    <w:rsid w:val="00E941C0"/>
    <w:rsid w:val="00EA603B"/>
    <w:rsid w:val="00EB7366"/>
    <w:rsid w:val="00EC4857"/>
    <w:rsid w:val="00EE57DC"/>
    <w:rsid w:val="00EE7C29"/>
    <w:rsid w:val="00F104BF"/>
    <w:rsid w:val="00F11989"/>
    <w:rsid w:val="00F41C4D"/>
    <w:rsid w:val="00F43766"/>
    <w:rsid w:val="00F55BE8"/>
    <w:rsid w:val="00F57567"/>
    <w:rsid w:val="00F605D1"/>
    <w:rsid w:val="00F62BEB"/>
    <w:rsid w:val="00F64E7C"/>
    <w:rsid w:val="00F826A0"/>
    <w:rsid w:val="00FD5F6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9EB7E1"/>
  <w15:chartTrackingRefBased/>
  <w15:docId w15:val="{7CFBB55A-09FB-458F-8136-07CB39D6D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2BEB"/>
  </w:style>
  <w:style w:type="paragraph" w:styleId="Heading1">
    <w:name w:val="heading 1"/>
    <w:basedOn w:val="Normal"/>
    <w:next w:val="Normal"/>
    <w:link w:val="Heading1Char"/>
    <w:uiPriority w:val="9"/>
    <w:qFormat/>
    <w:rsid w:val="000C10B1"/>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0C10B1"/>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0C10B1"/>
    <w:pPr>
      <w:pBdr>
        <w:top w:val="single" w:sz="6" w:space="2" w:color="4472C4" w:themeColor="accent1"/>
      </w:pBdr>
      <w:spacing w:before="300" w:after="0"/>
      <w:outlineLvl w:val="2"/>
    </w:pPr>
    <w:rPr>
      <w:caps/>
      <w:color w:val="1F3763" w:themeColor="accent1" w:themeShade="7F"/>
      <w:spacing w:val="15"/>
    </w:rPr>
  </w:style>
  <w:style w:type="paragraph" w:styleId="Heading4">
    <w:name w:val="heading 4"/>
    <w:basedOn w:val="Normal"/>
    <w:next w:val="Normal"/>
    <w:link w:val="Heading4Char"/>
    <w:uiPriority w:val="9"/>
    <w:semiHidden/>
    <w:unhideWhenUsed/>
    <w:qFormat/>
    <w:rsid w:val="000C10B1"/>
    <w:pPr>
      <w:pBdr>
        <w:top w:val="dotted" w:sz="6" w:space="2" w:color="4472C4" w:themeColor="accent1"/>
      </w:pBdr>
      <w:spacing w:before="200" w:after="0"/>
      <w:outlineLvl w:val="3"/>
    </w:pPr>
    <w:rPr>
      <w:caps/>
      <w:color w:val="2F5496" w:themeColor="accent1" w:themeShade="BF"/>
      <w:spacing w:val="10"/>
    </w:rPr>
  </w:style>
  <w:style w:type="paragraph" w:styleId="Heading5">
    <w:name w:val="heading 5"/>
    <w:basedOn w:val="Normal"/>
    <w:next w:val="Normal"/>
    <w:link w:val="Heading5Char"/>
    <w:uiPriority w:val="9"/>
    <w:semiHidden/>
    <w:unhideWhenUsed/>
    <w:qFormat/>
    <w:rsid w:val="000C10B1"/>
    <w:pPr>
      <w:pBdr>
        <w:bottom w:val="single" w:sz="6" w:space="1" w:color="4472C4" w:themeColor="accent1"/>
      </w:pBdr>
      <w:spacing w:before="200" w:after="0"/>
      <w:outlineLvl w:val="4"/>
    </w:pPr>
    <w:rPr>
      <w:caps/>
      <w:color w:val="2F5496" w:themeColor="accent1" w:themeShade="BF"/>
      <w:spacing w:val="10"/>
    </w:rPr>
  </w:style>
  <w:style w:type="paragraph" w:styleId="Heading6">
    <w:name w:val="heading 6"/>
    <w:basedOn w:val="Normal"/>
    <w:next w:val="Normal"/>
    <w:link w:val="Heading6Char"/>
    <w:uiPriority w:val="9"/>
    <w:semiHidden/>
    <w:unhideWhenUsed/>
    <w:qFormat/>
    <w:rsid w:val="000C10B1"/>
    <w:pPr>
      <w:pBdr>
        <w:bottom w:val="dotted" w:sz="6" w:space="1" w:color="4472C4" w:themeColor="accent1"/>
      </w:pBdr>
      <w:spacing w:before="200" w:after="0"/>
      <w:outlineLvl w:val="5"/>
    </w:pPr>
    <w:rPr>
      <w:caps/>
      <w:color w:val="2F5496" w:themeColor="accent1" w:themeShade="BF"/>
      <w:spacing w:val="10"/>
    </w:rPr>
  </w:style>
  <w:style w:type="paragraph" w:styleId="Heading7">
    <w:name w:val="heading 7"/>
    <w:basedOn w:val="Normal"/>
    <w:next w:val="Normal"/>
    <w:link w:val="Heading7Char"/>
    <w:uiPriority w:val="9"/>
    <w:semiHidden/>
    <w:unhideWhenUsed/>
    <w:qFormat/>
    <w:rsid w:val="000C10B1"/>
    <w:pPr>
      <w:spacing w:before="200" w:after="0"/>
      <w:outlineLvl w:val="6"/>
    </w:pPr>
    <w:rPr>
      <w:caps/>
      <w:color w:val="2F5496" w:themeColor="accent1" w:themeShade="BF"/>
      <w:spacing w:val="10"/>
    </w:rPr>
  </w:style>
  <w:style w:type="paragraph" w:styleId="Heading8">
    <w:name w:val="heading 8"/>
    <w:basedOn w:val="Normal"/>
    <w:next w:val="Normal"/>
    <w:link w:val="Heading8Char"/>
    <w:uiPriority w:val="9"/>
    <w:semiHidden/>
    <w:unhideWhenUsed/>
    <w:qFormat/>
    <w:rsid w:val="000C10B1"/>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0C10B1"/>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2DB4"/>
    <w:pPr>
      <w:ind w:left="720"/>
      <w:contextualSpacing/>
    </w:pPr>
  </w:style>
  <w:style w:type="character" w:customStyle="1" w:styleId="Heading3Char">
    <w:name w:val="Heading 3 Char"/>
    <w:basedOn w:val="DefaultParagraphFont"/>
    <w:link w:val="Heading3"/>
    <w:uiPriority w:val="9"/>
    <w:rsid w:val="000C10B1"/>
    <w:rPr>
      <w:caps/>
      <w:color w:val="1F3763" w:themeColor="accent1" w:themeShade="7F"/>
      <w:spacing w:val="15"/>
    </w:rPr>
  </w:style>
  <w:style w:type="paragraph" w:styleId="NormalWeb">
    <w:name w:val="Normal (Web)"/>
    <w:basedOn w:val="Normal"/>
    <w:uiPriority w:val="99"/>
    <w:semiHidden/>
    <w:unhideWhenUsed/>
    <w:rsid w:val="006A10F7"/>
    <w:pPr>
      <w:spacing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569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C10B1"/>
    <w:rPr>
      <w:caps/>
      <w:color w:val="FFFFFF" w:themeColor="background1"/>
      <w:spacing w:val="15"/>
      <w:sz w:val="22"/>
      <w:szCs w:val="22"/>
      <w:shd w:val="clear" w:color="auto" w:fill="4472C4" w:themeFill="accent1"/>
    </w:rPr>
  </w:style>
  <w:style w:type="character" w:styleId="Strong">
    <w:name w:val="Strong"/>
    <w:uiPriority w:val="22"/>
    <w:qFormat/>
    <w:rsid w:val="000C10B1"/>
    <w:rPr>
      <w:b/>
      <w:bCs/>
    </w:rPr>
  </w:style>
  <w:style w:type="paragraph" w:styleId="Title">
    <w:name w:val="Title"/>
    <w:basedOn w:val="Normal"/>
    <w:next w:val="Normal"/>
    <w:link w:val="TitleChar"/>
    <w:uiPriority w:val="10"/>
    <w:qFormat/>
    <w:rsid w:val="000C10B1"/>
    <w:pPr>
      <w:spacing w:before="0" w:after="0"/>
    </w:pPr>
    <w:rPr>
      <w:rFonts w:asciiTheme="majorHAnsi" w:eastAsiaTheme="majorEastAsia" w:hAnsiTheme="majorHAnsi" w:cstheme="majorBidi"/>
      <w:caps/>
      <w:color w:val="4472C4" w:themeColor="accent1"/>
      <w:spacing w:val="10"/>
      <w:sz w:val="52"/>
      <w:szCs w:val="52"/>
    </w:rPr>
  </w:style>
  <w:style w:type="character" w:customStyle="1" w:styleId="TitleChar">
    <w:name w:val="Title Char"/>
    <w:basedOn w:val="DefaultParagraphFont"/>
    <w:link w:val="Title"/>
    <w:uiPriority w:val="10"/>
    <w:rsid w:val="000C10B1"/>
    <w:rPr>
      <w:rFonts w:asciiTheme="majorHAnsi" w:eastAsiaTheme="majorEastAsia" w:hAnsiTheme="majorHAnsi" w:cstheme="majorBidi"/>
      <w:caps/>
      <w:color w:val="4472C4" w:themeColor="accent1"/>
      <w:spacing w:val="10"/>
      <w:sz w:val="52"/>
      <w:szCs w:val="52"/>
    </w:rPr>
  </w:style>
  <w:style w:type="character" w:customStyle="1" w:styleId="Heading2Char">
    <w:name w:val="Heading 2 Char"/>
    <w:basedOn w:val="DefaultParagraphFont"/>
    <w:link w:val="Heading2"/>
    <w:uiPriority w:val="9"/>
    <w:rsid w:val="000C10B1"/>
    <w:rPr>
      <w:caps/>
      <w:spacing w:val="15"/>
      <w:shd w:val="clear" w:color="auto" w:fill="D9E2F3" w:themeFill="accent1" w:themeFillTint="33"/>
    </w:rPr>
  </w:style>
  <w:style w:type="character" w:customStyle="1" w:styleId="Heading4Char">
    <w:name w:val="Heading 4 Char"/>
    <w:basedOn w:val="DefaultParagraphFont"/>
    <w:link w:val="Heading4"/>
    <w:uiPriority w:val="9"/>
    <w:semiHidden/>
    <w:rsid w:val="000C10B1"/>
    <w:rPr>
      <w:caps/>
      <w:color w:val="2F5496" w:themeColor="accent1" w:themeShade="BF"/>
      <w:spacing w:val="10"/>
    </w:rPr>
  </w:style>
  <w:style w:type="character" w:customStyle="1" w:styleId="Heading5Char">
    <w:name w:val="Heading 5 Char"/>
    <w:basedOn w:val="DefaultParagraphFont"/>
    <w:link w:val="Heading5"/>
    <w:uiPriority w:val="9"/>
    <w:semiHidden/>
    <w:rsid w:val="000C10B1"/>
    <w:rPr>
      <w:caps/>
      <w:color w:val="2F5496" w:themeColor="accent1" w:themeShade="BF"/>
      <w:spacing w:val="10"/>
    </w:rPr>
  </w:style>
  <w:style w:type="character" w:customStyle="1" w:styleId="Heading6Char">
    <w:name w:val="Heading 6 Char"/>
    <w:basedOn w:val="DefaultParagraphFont"/>
    <w:link w:val="Heading6"/>
    <w:uiPriority w:val="9"/>
    <w:semiHidden/>
    <w:rsid w:val="000C10B1"/>
    <w:rPr>
      <w:caps/>
      <w:color w:val="2F5496" w:themeColor="accent1" w:themeShade="BF"/>
      <w:spacing w:val="10"/>
    </w:rPr>
  </w:style>
  <w:style w:type="character" w:customStyle="1" w:styleId="Heading7Char">
    <w:name w:val="Heading 7 Char"/>
    <w:basedOn w:val="DefaultParagraphFont"/>
    <w:link w:val="Heading7"/>
    <w:uiPriority w:val="9"/>
    <w:semiHidden/>
    <w:rsid w:val="000C10B1"/>
    <w:rPr>
      <w:caps/>
      <w:color w:val="2F5496" w:themeColor="accent1" w:themeShade="BF"/>
      <w:spacing w:val="10"/>
    </w:rPr>
  </w:style>
  <w:style w:type="character" w:customStyle="1" w:styleId="Heading8Char">
    <w:name w:val="Heading 8 Char"/>
    <w:basedOn w:val="DefaultParagraphFont"/>
    <w:link w:val="Heading8"/>
    <w:uiPriority w:val="9"/>
    <w:semiHidden/>
    <w:rsid w:val="000C10B1"/>
    <w:rPr>
      <w:caps/>
      <w:spacing w:val="10"/>
      <w:sz w:val="18"/>
      <w:szCs w:val="18"/>
    </w:rPr>
  </w:style>
  <w:style w:type="character" w:customStyle="1" w:styleId="Heading9Char">
    <w:name w:val="Heading 9 Char"/>
    <w:basedOn w:val="DefaultParagraphFont"/>
    <w:link w:val="Heading9"/>
    <w:uiPriority w:val="9"/>
    <w:semiHidden/>
    <w:rsid w:val="000C10B1"/>
    <w:rPr>
      <w:i/>
      <w:iCs/>
      <w:caps/>
      <w:spacing w:val="10"/>
      <w:sz w:val="18"/>
      <w:szCs w:val="18"/>
    </w:rPr>
  </w:style>
  <w:style w:type="paragraph" w:styleId="Caption">
    <w:name w:val="caption"/>
    <w:basedOn w:val="Normal"/>
    <w:next w:val="Normal"/>
    <w:uiPriority w:val="35"/>
    <w:semiHidden/>
    <w:unhideWhenUsed/>
    <w:qFormat/>
    <w:rsid w:val="000C10B1"/>
    <w:rPr>
      <w:b/>
      <w:bCs/>
      <w:color w:val="2F5496" w:themeColor="accent1" w:themeShade="BF"/>
      <w:sz w:val="16"/>
      <w:szCs w:val="16"/>
    </w:rPr>
  </w:style>
  <w:style w:type="paragraph" w:styleId="Subtitle">
    <w:name w:val="Subtitle"/>
    <w:basedOn w:val="Normal"/>
    <w:next w:val="Normal"/>
    <w:link w:val="SubtitleChar"/>
    <w:uiPriority w:val="11"/>
    <w:qFormat/>
    <w:rsid w:val="000C10B1"/>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0C10B1"/>
    <w:rPr>
      <w:caps/>
      <w:color w:val="595959" w:themeColor="text1" w:themeTint="A6"/>
      <w:spacing w:val="10"/>
      <w:sz w:val="21"/>
      <w:szCs w:val="21"/>
    </w:rPr>
  </w:style>
  <w:style w:type="character" w:styleId="Emphasis">
    <w:name w:val="Emphasis"/>
    <w:uiPriority w:val="20"/>
    <w:qFormat/>
    <w:rsid w:val="000C10B1"/>
    <w:rPr>
      <w:caps/>
      <w:color w:val="1F3763" w:themeColor="accent1" w:themeShade="7F"/>
      <w:spacing w:val="5"/>
    </w:rPr>
  </w:style>
  <w:style w:type="paragraph" w:styleId="NoSpacing">
    <w:name w:val="No Spacing"/>
    <w:link w:val="NoSpacingChar"/>
    <w:uiPriority w:val="1"/>
    <w:qFormat/>
    <w:rsid w:val="000C10B1"/>
    <w:pPr>
      <w:spacing w:after="0" w:line="240" w:lineRule="auto"/>
    </w:pPr>
  </w:style>
  <w:style w:type="paragraph" w:styleId="Quote">
    <w:name w:val="Quote"/>
    <w:basedOn w:val="Normal"/>
    <w:next w:val="Normal"/>
    <w:link w:val="QuoteChar"/>
    <w:uiPriority w:val="29"/>
    <w:qFormat/>
    <w:rsid w:val="000C10B1"/>
    <w:rPr>
      <w:i/>
      <w:iCs/>
      <w:sz w:val="24"/>
      <w:szCs w:val="24"/>
    </w:rPr>
  </w:style>
  <w:style w:type="character" w:customStyle="1" w:styleId="QuoteChar">
    <w:name w:val="Quote Char"/>
    <w:basedOn w:val="DefaultParagraphFont"/>
    <w:link w:val="Quote"/>
    <w:uiPriority w:val="29"/>
    <w:rsid w:val="000C10B1"/>
    <w:rPr>
      <w:i/>
      <w:iCs/>
      <w:sz w:val="24"/>
      <w:szCs w:val="24"/>
    </w:rPr>
  </w:style>
  <w:style w:type="paragraph" w:styleId="IntenseQuote">
    <w:name w:val="Intense Quote"/>
    <w:basedOn w:val="Normal"/>
    <w:next w:val="Normal"/>
    <w:link w:val="IntenseQuoteChar"/>
    <w:uiPriority w:val="30"/>
    <w:qFormat/>
    <w:rsid w:val="000C10B1"/>
    <w:pPr>
      <w:spacing w:before="240" w:after="240" w:line="240" w:lineRule="auto"/>
      <w:ind w:left="1080" w:right="1080"/>
      <w:jc w:val="center"/>
    </w:pPr>
    <w:rPr>
      <w:color w:val="4472C4" w:themeColor="accent1"/>
      <w:sz w:val="24"/>
      <w:szCs w:val="24"/>
    </w:rPr>
  </w:style>
  <w:style w:type="character" w:customStyle="1" w:styleId="IntenseQuoteChar">
    <w:name w:val="Intense Quote Char"/>
    <w:basedOn w:val="DefaultParagraphFont"/>
    <w:link w:val="IntenseQuote"/>
    <w:uiPriority w:val="30"/>
    <w:rsid w:val="000C10B1"/>
    <w:rPr>
      <w:color w:val="4472C4" w:themeColor="accent1"/>
      <w:sz w:val="24"/>
      <w:szCs w:val="24"/>
    </w:rPr>
  </w:style>
  <w:style w:type="character" w:styleId="SubtleEmphasis">
    <w:name w:val="Subtle Emphasis"/>
    <w:uiPriority w:val="19"/>
    <w:qFormat/>
    <w:rsid w:val="000C10B1"/>
    <w:rPr>
      <w:i/>
      <w:iCs/>
      <w:color w:val="1F3763" w:themeColor="accent1" w:themeShade="7F"/>
    </w:rPr>
  </w:style>
  <w:style w:type="character" w:styleId="IntenseEmphasis">
    <w:name w:val="Intense Emphasis"/>
    <w:uiPriority w:val="21"/>
    <w:qFormat/>
    <w:rsid w:val="000C10B1"/>
    <w:rPr>
      <w:b/>
      <w:bCs/>
      <w:caps/>
      <w:color w:val="1F3763" w:themeColor="accent1" w:themeShade="7F"/>
      <w:spacing w:val="10"/>
    </w:rPr>
  </w:style>
  <w:style w:type="character" w:styleId="SubtleReference">
    <w:name w:val="Subtle Reference"/>
    <w:uiPriority w:val="31"/>
    <w:qFormat/>
    <w:rsid w:val="000C10B1"/>
    <w:rPr>
      <w:b/>
      <w:bCs/>
      <w:color w:val="4472C4" w:themeColor="accent1"/>
    </w:rPr>
  </w:style>
  <w:style w:type="character" w:styleId="IntenseReference">
    <w:name w:val="Intense Reference"/>
    <w:uiPriority w:val="32"/>
    <w:qFormat/>
    <w:rsid w:val="000C10B1"/>
    <w:rPr>
      <w:b/>
      <w:bCs/>
      <w:i/>
      <w:iCs/>
      <w:caps/>
      <w:color w:val="4472C4" w:themeColor="accent1"/>
    </w:rPr>
  </w:style>
  <w:style w:type="character" w:styleId="BookTitle">
    <w:name w:val="Book Title"/>
    <w:uiPriority w:val="33"/>
    <w:qFormat/>
    <w:rsid w:val="000C10B1"/>
    <w:rPr>
      <w:b/>
      <w:bCs/>
      <w:i/>
      <w:iCs/>
      <w:spacing w:val="0"/>
    </w:rPr>
  </w:style>
  <w:style w:type="paragraph" w:styleId="TOCHeading">
    <w:name w:val="TOC Heading"/>
    <w:basedOn w:val="Heading1"/>
    <w:next w:val="Normal"/>
    <w:uiPriority w:val="39"/>
    <w:unhideWhenUsed/>
    <w:qFormat/>
    <w:rsid w:val="000C10B1"/>
    <w:pPr>
      <w:outlineLvl w:val="9"/>
    </w:pPr>
  </w:style>
  <w:style w:type="character" w:customStyle="1" w:styleId="NoSpacingChar">
    <w:name w:val="No Spacing Char"/>
    <w:basedOn w:val="DefaultParagraphFont"/>
    <w:link w:val="NoSpacing"/>
    <w:uiPriority w:val="1"/>
    <w:rsid w:val="000C10B1"/>
  </w:style>
  <w:style w:type="paragraph" w:styleId="Header">
    <w:name w:val="header"/>
    <w:basedOn w:val="Normal"/>
    <w:link w:val="HeaderChar"/>
    <w:uiPriority w:val="99"/>
    <w:unhideWhenUsed/>
    <w:rsid w:val="00B0639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B0639F"/>
  </w:style>
  <w:style w:type="paragraph" w:styleId="Footer">
    <w:name w:val="footer"/>
    <w:basedOn w:val="Normal"/>
    <w:link w:val="FooterChar"/>
    <w:uiPriority w:val="99"/>
    <w:unhideWhenUsed/>
    <w:rsid w:val="00B0639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B0639F"/>
  </w:style>
  <w:style w:type="paragraph" w:styleId="TOC2">
    <w:name w:val="toc 2"/>
    <w:basedOn w:val="Normal"/>
    <w:next w:val="Normal"/>
    <w:autoRedefine/>
    <w:uiPriority w:val="39"/>
    <w:unhideWhenUsed/>
    <w:rsid w:val="005753EF"/>
    <w:pPr>
      <w:spacing w:after="100"/>
      <w:ind w:left="200"/>
    </w:pPr>
  </w:style>
  <w:style w:type="paragraph" w:styleId="TOC3">
    <w:name w:val="toc 3"/>
    <w:basedOn w:val="Normal"/>
    <w:next w:val="Normal"/>
    <w:autoRedefine/>
    <w:uiPriority w:val="39"/>
    <w:unhideWhenUsed/>
    <w:rsid w:val="005753EF"/>
    <w:pPr>
      <w:spacing w:after="100"/>
      <w:ind w:left="400"/>
    </w:pPr>
  </w:style>
  <w:style w:type="character" w:styleId="Hyperlink">
    <w:name w:val="Hyperlink"/>
    <w:basedOn w:val="DefaultParagraphFont"/>
    <w:uiPriority w:val="99"/>
    <w:unhideWhenUsed/>
    <w:rsid w:val="005753EF"/>
    <w:rPr>
      <w:color w:val="0563C1" w:themeColor="hyperlink"/>
      <w:u w:val="single"/>
    </w:rPr>
  </w:style>
  <w:style w:type="paragraph" w:styleId="TOC1">
    <w:name w:val="toc 1"/>
    <w:basedOn w:val="Normal"/>
    <w:next w:val="Normal"/>
    <w:autoRedefine/>
    <w:uiPriority w:val="39"/>
    <w:unhideWhenUsed/>
    <w:rsid w:val="00E07F53"/>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4403652">
      <w:bodyDiv w:val="1"/>
      <w:marLeft w:val="0"/>
      <w:marRight w:val="0"/>
      <w:marTop w:val="0"/>
      <w:marBottom w:val="0"/>
      <w:divBdr>
        <w:top w:val="none" w:sz="0" w:space="0" w:color="auto"/>
        <w:left w:val="none" w:sz="0" w:space="0" w:color="auto"/>
        <w:bottom w:val="none" w:sz="0" w:space="0" w:color="auto"/>
        <w:right w:val="none" w:sz="0" w:space="0" w:color="auto"/>
      </w:divBdr>
      <w:divsChild>
        <w:div w:id="762843329">
          <w:marLeft w:val="547"/>
          <w:marRight w:val="0"/>
          <w:marTop w:val="144"/>
          <w:marBottom w:val="0"/>
          <w:divBdr>
            <w:top w:val="none" w:sz="0" w:space="0" w:color="auto"/>
            <w:left w:val="none" w:sz="0" w:space="0" w:color="auto"/>
            <w:bottom w:val="none" w:sz="0" w:space="0" w:color="auto"/>
            <w:right w:val="none" w:sz="0" w:space="0" w:color="auto"/>
          </w:divBdr>
        </w:div>
        <w:div w:id="2023194600">
          <w:marLeft w:val="547"/>
          <w:marRight w:val="0"/>
          <w:marTop w:val="144"/>
          <w:marBottom w:val="0"/>
          <w:divBdr>
            <w:top w:val="none" w:sz="0" w:space="0" w:color="auto"/>
            <w:left w:val="none" w:sz="0" w:space="0" w:color="auto"/>
            <w:bottom w:val="none" w:sz="0" w:space="0" w:color="auto"/>
            <w:right w:val="none" w:sz="0" w:space="0" w:color="auto"/>
          </w:divBdr>
        </w:div>
      </w:divsChild>
    </w:div>
    <w:div w:id="549995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jp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04-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37C4B5C-B313-46CE-B790-20A28ED14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4</TotalTime>
  <Pages>18</Pages>
  <Words>5857</Words>
  <Characters>33386</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2020</Company>
  <LinksUpToDate>false</LinksUpToDate>
  <CharactersWithSpaces>3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ONE-BASED TRAFFIC MONITORING SYSTEM</dc:title>
  <dc:subject>A multi-agent system responsible for traffic surveillance</dc:subject>
  <dc:creator>Dr. Muhammad Asla</dc:creator>
  <cp:keywords/>
  <dc:description/>
  <cp:lastModifiedBy>DC</cp:lastModifiedBy>
  <cp:revision>89</cp:revision>
  <dcterms:created xsi:type="dcterms:W3CDTF">2021-04-20T09:18:00Z</dcterms:created>
  <dcterms:modified xsi:type="dcterms:W3CDTF">2021-04-2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675cfc-2ae0-3e3a-b50d-643135f152fe</vt:lpwstr>
  </property>
  <property fmtid="{D5CDD505-2E9C-101B-9397-08002B2CF9AE}" pid="24" name="Mendeley Citation Style_1">
    <vt:lpwstr>http://www.zotero.org/styles/apa</vt:lpwstr>
  </property>
</Properties>
</file>